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65451" w14:textId="33BF2EA2" w:rsidR="00612758" w:rsidRPr="00416769" w:rsidRDefault="00C27B41" w:rsidP="00416769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22090901"/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725D9" w:rsidRPr="00416769">
        <w:rPr>
          <w:rFonts w:ascii="Times New Roman" w:hAnsi="Times New Roman" w:cs="Times New Roman"/>
          <w:b/>
          <w:bCs/>
          <w:sz w:val="28"/>
          <w:szCs w:val="28"/>
        </w:rPr>
        <w:t>LAPORAN</w:t>
      </w:r>
      <w:r w:rsidR="00450CE6" w:rsidRPr="00416769">
        <w:rPr>
          <w:rFonts w:ascii="Times New Roman" w:hAnsi="Times New Roman" w:cs="Times New Roman"/>
          <w:b/>
          <w:bCs/>
          <w:sz w:val="28"/>
          <w:szCs w:val="28"/>
        </w:rPr>
        <w:t xml:space="preserve"> PRAKTIK KERJA LAPANGAN</w:t>
      </w:r>
    </w:p>
    <w:p w14:paraId="5F20F2A2" w14:textId="7F417EC9" w:rsidR="00765EE7" w:rsidRPr="00ED1B2D" w:rsidRDefault="00A862D6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PEMBUATAN APLIKASI WEB KUMIS APP DENGAN MENGGUNAKAN </w:t>
      </w:r>
      <w:r w:rsidRPr="00A862D6">
        <w:rPr>
          <w:rFonts w:ascii="Times New Roman" w:hAnsi="Times New Roman" w:cs="Times New Roman"/>
          <w:b/>
          <w:bCs/>
          <w:i/>
          <w:iCs/>
          <w:sz w:val="28"/>
          <w:szCs w:val="28"/>
        </w:rPr>
        <w:t>FRAMEWORK</w:t>
      </w: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proofErr w:type="gramStart"/>
      <w:r w:rsidRPr="00A862D6">
        <w:rPr>
          <w:rFonts w:ascii="Times New Roman" w:hAnsi="Times New Roman" w:cs="Times New Roman"/>
          <w:b/>
          <w:bCs/>
          <w:sz w:val="28"/>
          <w:szCs w:val="28"/>
        </w:rPr>
        <w:t>LARAVE</w:t>
      </w:r>
      <w:r>
        <w:rPr>
          <w:rFonts w:ascii="Times New Roman" w:hAnsi="Times New Roman" w:cs="Times New Roman"/>
          <w:b/>
          <w:bCs/>
          <w:sz w:val="28"/>
          <w:szCs w:val="28"/>
        </w:rPr>
        <w:t>L</w:t>
      </w:r>
      <w:r w:rsidR="00A34212" w:rsidRPr="00A3421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DI</w:t>
      </w:r>
      <w:proofErr w:type="gramEnd"/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 w:rsidRPr="00A905DD">
        <w:rPr>
          <w:rFonts w:ascii="Times New Roman" w:hAnsi="Times New Roman" w:cs="Times New Roman"/>
          <w:b/>
          <w:bCs/>
          <w:sz w:val="28"/>
          <w:szCs w:val="28"/>
        </w:rPr>
        <w:t>PT ODISYS INDONESIA</w:t>
      </w:r>
    </w:p>
    <w:p w14:paraId="06E33C6D" w14:textId="277B467D" w:rsidR="003A249A" w:rsidRPr="00ED1B2D" w:rsidRDefault="00EA2B45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D1B2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0C7C25F7" w14:textId="77777777" w:rsidR="00AD2617" w:rsidRPr="006F4FE6" w:rsidRDefault="00AD2617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C12683" w14:textId="0D2391DA" w:rsidR="00DD1B33" w:rsidRDefault="00DD1B33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2EB2AC6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BB6983C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27C36A7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9DAA709" w14:textId="4F36DD99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23C12700" wp14:editId="2E24E7C5">
            <wp:extent cx="1440000" cy="1440000"/>
            <wp:effectExtent l="0" t="0" r="8255" b="8255"/>
            <wp:docPr id="6179458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A3295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38C7264" w14:textId="77777777" w:rsidR="003A249A" w:rsidRPr="006F4FE6" w:rsidRDefault="003A249A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5B2B37D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23F7F10F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CBDF94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489038" w14:textId="77777777" w:rsidR="00765EE7" w:rsidRPr="006F4FE6" w:rsidRDefault="00765E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B35161" w14:textId="0EA51D28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sz w:val="24"/>
          <w:szCs w:val="24"/>
        </w:rPr>
        <w:t>Disusun</w:t>
      </w:r>
      <w:proofErr w:type="spellEnd"/>
      <w:r w:rsidRPr="006F4FE6">
        <w:rPr>
          <w:rFonts w:ascii="Times New Roman" w:hAnsi="Times New Roman" w:cs="Times New Roman"/>
          <w:b/>
          <w:bCs/>
          <w:sz w:val="24"/>
          <w:szCs w:val="24"/>
        </w:rPr>
        <w:t xml:space="preserve"> o</w:t>
      </w:r>
      <w:r w:rsidR="00DD1B33" w:rsidRPr="006F4FE6">
        <w:rPr>
          <w:rFonts w:ascii="Times New Roman" w:hAnsi="Times New Roman" w:cs="Times New Roman"/>
          <w:b/>
          <w:bCs/>
          <w:sz w:val="24"/>
          <w:szCs w:val="24"/>
        </w:rPr>
        <w:t>leh:</w:t>
      </w:r>
    </w:p>
    <w:p w14:paraId="4B45A225" w14:textId="21C61EB2" w:rsidR="00DD1B33" w:rsidRPr="006F4FE6" w:rsidRDefault="00B23798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ramasto Dar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atrio</w:t>
      </w:r>
      <w:proofErr w:type="spellEnd"/>
    </w:p>
    <w:p w14:paraId="13575930" w14:textId="426A269F" w:rsidR="00DD1B33" w:rsidRPr="006F4FE6" w:rsidRDefault="00D81C2B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1070</w:t>
      </w:r>
      <w:r w:rsidR="00B23798">
        <w:rPr>
          <w:rFonts w:ascii="Times New Roman" w:hAnsi="Times New Roman" w:cs="Times New Roman"/>
          <w:b/>
          <w:bCs/>
          <w:sz w:val="24"/>
          <w:szCs w:val="24"/>
        </w:rPr>
        <w:t>14</w:t>
      </w:r>
    </w:p>
    <w:p w14:paraId="19053EF0" w14:textId="77777777" w:rsidR="00DD1B33" w:rsidRPr="006F4FE6" w:rsidRDefault="00DD1B33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78CCD51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57DE1D1D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D8E3BA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D401942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D625195" w14:textId="77777777" w:rsidR="00765EE7" w:rsidRPr="006F4FE6" w:rsidRDefault="00765EE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AD6436" w14:textId="3E62525C" w:rsidR="00AD261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PROGRAM STUDI D-III SISTEM INFORMASI</w:t>
      </w:r>
    </w:p>
    <w:p w14:paraId="3B129BA6" w14:textId="42D72580" w:rsidR="00D300E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JURUSAN MANAJEMEN INFORMATIKA</w:t>
      </w:r>
    </w:p>
    <w:p w14:paraId="09EA1F8C" w14:textId="77777777" w:rsidR="00DD1B33" w:rsidRPr="006F4FE6" w:rsidRDefault="00250F5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 xml:space="preserve">POLITEKNIK NEGERI SUBANG </w:t>
      </w:r>
    </w:p>
    <w:p w14:paraId="04B661F2" w14:textId="40F04FF3" w:rsidR="0053066D" w:rsidRPr="006F4FE6" w:rsidRDefault="008F435E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202</w:t>
      </w:r>
      <w:r w:rsidR="00DB2822">
        <w:rPr>
          <w:rFonts w:ascii="Times New Roman" w:hAnsi="Times New Roman" w:cs="Times New Roman"/>
          <w:b/>
          <w:bCs/>
          <w:sz w:val="28"/>
          <w:szCs w:val="28"/>
        </w:rPr>
        <w:t>3</w:t>
      </w:r>
      <w:r w:rsidR="0053066D" w:rsidRPr="006F4FE6">
        <w:rPr>
          <w:rFonts w:ascii="Times New Roman" w:hAnsi="Times New Roman" w:cs="Times New Roman"/>
          <w:sz w:val="28"/>
          <w:szCs w:val="28"/>
        </w:rPr>
        <w:br w:type="page"/>
      </w:r>
    </w:p>
    <w:p w14:paraId="34BCDE70" w14:textId="77777777" w:rsidR="00380091" w:rsidRPr="006F4FE6" w:rsidRDefault="00380091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80091" w:rsidRPr="006F4FE6" w:rsidSect="00416769">
          <w:footerReference w:type="even" r:id="rId9"/>
          <w:footerReference w:type="default" r:id="rId10"/>
          <w:footerReference w:type="first" r:id="rId11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82A2A10" w14:textId="177F2B8C" w:rsidR="001530E7" w:rsidRPr="006F4FE6" w:rsidRDefault="00F01A8F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" w:name="_Toc93057611"/>
      <w:bookmarkStart w:id="2" w:name="_Toc124410759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HALAMAN</w:t>
      </w:r>
      <w:r w:rsidR="001530E7"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ENGESAHAN</w:t>
      </w:r>
      <w:bookmarkEnd w:id="1"/>
      <w:bookmarkEnd w:id="2"/>
    </w:p>
    <w:p w14:paraId="2F074BB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:</w:t>
      </w:r>
    </w:p>
    <w:p w14:paraId="46AC2D5F" w14:textId="691A1B9D" w:rsidR="00ED1B2D" w:rsidRDefault="00232004" w:rsidP="00ED1B2D">
      <w:pPr>
        <w:spacing w:after="0" w:line="240" w:lineRule="auto"/>
        <w:rPr>
          <w:rFonts w:ascii="Times New Roman" w:eastAsia="Yu Gothic" w:hAnsi="Times New Roman" w:cs="Times New Roman"/>
          <w:b/>
          <w:bCs/>
          <w:sz w:val="24"/>
          <w:szCs w:val="24"/>
        </w:rPr>
      </w:pPr>
      <w:r>
        <w:rPr>
          <w:rFonts w:ascii="Times New Roman" w:eastAsia="Yu Gothic" w:hAnsi="Times New Roman" w:cs="Times New Roman"/>
          <w:b/>
          <w:bCs/>
          <w:sz w:val="24"/>
          <w:szCs w:val="24"/>
        </w:rPr>
        <w:t>“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="00A862D6"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="00A34212"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 w:rsid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="00A905DD"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>ODISYS INDONESIA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”</w:t>
      </w:r>
    </w:p>
    <w:p w14:paraId="5F578495" w14:textId="77777777" w:rsidR="00ED1B2D" w:rsidRPr="00ED1B2D" w:rsidRDefault="00ED1B2D" w:rsidP="00ED1B2D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C62ED7D" w14:textId="57111DAC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Oleh:</w:t>
      </w:r>
    </w:p>
    <w:p w14:paraId="6A3DAA80" w14:textId="313D214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ama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</w:t>
      </w:r>
      <w:r w:rsidR="003E5549">
        <w:rPr>
          <w:rFonts w:ascii="Times New Roman" w:eastAsia="Yu Gothic" w:hAnsi="Times New Roman" w:cs="Times New Roman"/>
          <w:sz w:val="24"/>
          <w:szCs w:val="24"/>
        </w:rPr>
        <w:t xml:space="preserve">Bramasto Daru </w:t>
      </w:r>
      <w:proofErr w:type="spellStart"/>
      <w:r w:rsidR="003E5549">
        <w:rPr>
          <w:rFonts w:ascii="Times New Roman" w:eastAsia="Yu Gothic" w:hAnsi="Times New Roman" w:cs="Times New Roman"/>
          <w:sz w:val="24"/>
          <w:szCs w:val="24"/>
        </w:rPr>
        <w:t>Satrio</w:t>
      </w:r>
      <w:proofErr w:type="spellEnd"/>
    </w:p>
    <w:p w14:paraId="5AC2E563" w14:textId="14FCE8A2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IM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>: 101070</w:t>
      </w:r>
      <w:r w:rsidR="00F778DE">
        <w:rPr>
          <w:rFonts w:ascii="Times New Roman" w:eastAsia="Yu Gothic" w:hAnsi="Times New Roman" w:cs="Times New Roman"/>
          <w:sz w:val="24"/>
          <w:szCs w:val="24"/>
        </w:rPr>
        <w:t>14</w:t>
      </w:r>
    </w:p>
    <w:p w14:paraId="01E6EE9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 xml:space="preserve">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D-III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</w:p>
    <w:p w14:paraId="135BF8B7" w14:textId="45D18D1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Telah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eminar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ada Seminar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dan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lulus pada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dd-mm-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yyy</w:t>
      </w:r>
      <w:r w:rsidR="00F778DE">
        <w:rPr>
          <w:rFonts w:ascii="Times New Roman" w:eastAsia="Yu Gothic" w:hAnsi="Times New Roman" w:cs="Times New Roman"/>
          <w:sz w:val="24"/>
          <w:szCs w:val="24"/>
        </w:rPr>
        <w:t>y</w:t>
      </w:r>
      <w:proofErr w:type="spellEnd"/>
    </w:p>
    <w:p w14:paraId="4A61408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F44BF0" w14:textId="7ED3C7A6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eastAsia="Yu Gothic" w:hAnsi="Times New Roman" w:cs="Times New Roman"/>
          <w:sz w:val="24"/>
          <w:szCs w:val="24"/>
        </w:rPr>
        <w:t>dd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940824">
        <w:rPr>
          <w:rFonts w:ascii="Times New Roman" w:eastAsia="Yu Gothic" w:hAnsi="Times New Roman" w:cs="Times New Roman"/>
          <w:sz w:val="24"/>
          <w:szCs w:val="24"/>
        </w:rPr>
        <w:t>mm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2023</w:t>
      </w:r>
    </w:p>
    <w:p w14:paraId="2A11FD12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266EF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</w:p>
    <w:p w14:paraId="507AA708" w14:textId="29A8434E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,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embimbing</w:t>
      </w:r>
      <w:proofErr w:type="spellEnd"/>
    </w:p>
    <w:p w14:paraId="0C66C071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5CF15D0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28BD02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8BD61DA" w14:textId="6C8C457C" w:rsidR="00232004" w:rsidRDefault="001D384E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rdi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gramStart"/>
      <w:r>
        <w:rPr>
          <w:rFonts w:ascii="Times New Roman" w:hAnsi="Times New Roman" w:cs="Times New Roman"/>
          <w:sz w:val="24"/>
          <w:szCs w:val="24"/>
        </w:rPr>
        <w:t>S.ST.,M.T.</w:t>
      </w:r>
      <w:proofErr w:type="gramEnd"/>
      <w:r w:rsidR="00232004"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3E55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232004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232004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proofErr w:type="gramEnd"/>
    </w:p>
    <w:p w14:paraId="545FC16F" w14:textId="52E9F63B" w:rsidR="00232004" w:rsidRPr="00804D39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NIP </w:t>
      </w:r>
      <w:r w:rsidR="001D384E">
        <w:rPr>
          <w:rFonts w:ascii="Times New Roman" w:eastAsia="Yu Gothic" w:hAnsi="Times New Roman" w:cs="Times New Roman"/>
          <w:sz w:val="24"/>
          <w:szCs w:val="24"/>
        </w:rPr>
        <w:t>198</w:t>
      </w:r>
      <w:r w:rsidR="008647F4">
        <w:rPr>
          <w:rFonts w:ascii="Times New Roman" w:eastAsia="Yu Gothic" w:hAnsi="Times New Roman" w:cs="Times New Roman"/>
          <w:sz w:val="24"/>
          <w:szCs w:val="24"/>
        </w:rPr>
        <w:t>801052019031008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gramStart"/>
      <w:r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r>
        <w:rPr>
          <w:rFonts w:ascii="Times New Roman" w:eastAsia="Yu Gothic" w:hAnsi="Times New Roman" w:cs="Times New Roman"/>
          <w:sz w:val="24"/>
          <w:szCs w:val="24"/>
        </w:rPr>
        <w:t>NIP</w:t>
      </w:r>
      <w:proofErr w:type="gramEnd"/>
      <w:r w:rsidR="00E05FF9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E05FF9" w:rsidRPr="00E05FF9">
        <w:rPr>
          <w:rFonts w:ascii="Times New Roman" w:eastAsia="Yu Gothic" w:hAnsi="Times New Roman" w:cs="Times New Roman"/>
          <w:sz w:val="24"/>
          <w:szCs w:val="24"/>
        </w:rPr>
        <w:t>199104302019032018</w:t>
      </w:r>
    </w:p>
    <w:p w14:paraId="66871A4E" w14:textId="77777777" w:rsidR="00421442" w:rsidRPr="006F4FE6" w:rsidRDefault="00421442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355958B" w14:textId="77777777" w:rsidR="00374E3B" w:rsidRPr="006F4FE6" w:rsidRDefault="00374E3B" w:rsidP="00A3447B">
      <w:pPr>
        <w:pStyle w:val="Heading1"/>
        <w:spacing w:before="0" w:line="360" w:lineRule="auto"/>
        <w:jc w:val="center"/>
        <w:rPr>
          <w:rFonts w:ascii="Times New Roman" w:hAnsi="Times New Roman" w:cs="Times New Roman"/>
          <w:color w:val="auto"/>
          <w:sz w:val="28"/>
          <w:szCs w:val="28"/>
        </w:rPr>
      </w:pPr>
    </w:p>
    <w:p w14:paraId="4556C106" w14:textId="77777777" w:rsidR="00374E3B" w:rsidRPr="006F4FE6" w:rsidRDefault="00374E3B" w:rsidP="003D3892"/>
    <w:p w14:paraId="2C37E09E" w14:textId="77777777" w:rsidR="00374E3B" w:rsidRPr="006F4FE6" w:rsidRDefault="00374E3B" w:rsidP="003D3892"/>
    <w:p w14:paraId="35EB6F3E" w14:textId="77777777" w:rsidR="00374E3B" w:rsidRPr="006F4FE6" w:rsidRDefault="00374E3B" w:rsidP="003D3892"/>
    <w:p w14:paraId="24176DB3" w14:textId="77777777" w:rsidR="00374E3B" w:rsidRPr="006F4FE6" w:rsidRDefault="00374E3B" w:rsidP="003D3892"/>
    <w:p w14:paraId="7D6CF53F" w14:textId="77777777" w:rsidR="0023548E" w:rsidRPr="006F4FE6" w:rsidRDefault="002354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3" w:name="_Toc91426357"/>
      <w:r w:rsidRPr="006F4FE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7C75B0" w14:textId="6A1733FF" w:rsidR="007207A2" w:rsidRPr="003570F4" w:rsidRDefault="00B95C24" w:rsidP="007207A2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" w:name="_Toc93057612"/>
      <w:bookmarkStart w:id="5" w:name="_Toc124410760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HALAMAN</w:t>
      </w:r>
      <w:r w:rsidR="00F01A8F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PERNYATAAN PENULIS</w:t>
      </w:r>
      <w:r w:rsidR="00511068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LAPORAN</w:t>
      </w:r>
      <w:bookmarkEnd w:id="4"/>
      <w:bookmarkEnd w:id="5"/>
    </w:p>
    <w:p w14:paraId="41C24560" w14:textId="2736A67B" w:rsidR="001530E7" w:rsidRPr="003570F4" w:rsidRDefault="00A36C03" w:rsidP="007207A2">
      <w:pPr>
        <w:pStyle w:val="Heading1"/>
        <w:spacing w:before="0" w:line="60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6" w:name="_Toc93057613"/>
      <w:bookmarkStart w:id="7" w:name="_Toc124410761"/>
      <w:r w:rsidRPr="003570F4">
        <w:rPr>
          <w:rFonts w:ascii="Times New Roman" w:hAnsi="Times New Roman" w:cs="Times New Roman"/>
          <w:b/>
          <w:color w:val="auto"/>
          <w:sz w:val="28"/>
          <w:szCs w:val="28"/>
        </w:rPr>
        <w:t>PRAKTIK KERJA LAPANGAN</w:t>
      </w:r>
      <w:bookmarkEnd w:id="3"/>
      <w:bookmarkEnd w:id="6"/>
      <w:bookmarkEnd w:id="7"/>
    </w:p>
    <w:p w14:paraId="677F90A7" w14:textId="16D20B51" w:rsidR="00EA7A4E" w:rsidRPr="006F4FE6" w:rsidRDefault="00A862D6" w:rsidP="00E6095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ODISYS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INDONESIA</w:t>
      </w:r>
    </w:p>
    <w:p w14:paraId="75A939F4" w14:textId="1AEFF792" w:rsidR="00374E3B" w:rsidRPr="006F4FE6" w:rsidRDefault="00374E3B" w:rsidP="00A3447B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t>“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ertandat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di</w:t>
      </w:r>
      <w:r w:rsidR="00106E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w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541B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l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ur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endir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ada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orang lain y</w:t>
      </w:r>
      <w:r w:rsidRPr="006F4FE6">
        <w:rPr>
          <w:rFonts w:ascii="Times New Roman" w:hAnsi="Times New Roman" w:cs="Times New Roman"/>
          <w:i/>
          <w:sz w:val="24"/>
          <w:szCs w:val="24"/>
        </w:rPr>
        <w:t>a</w:t>
      </w:r>
      <w:r w:rsidR="00531DB4" w:rsidRPr="006F4FE6">
        <w:rPr>
          <w:rFonts w:ascii="Times New Roman" w:hAnsi="Times New Roman" w:cs="Times New Roman"/>
          <w:i/>
          <w:sz w:val="24"/>
          <w:szCs w:val="24"/>
        </w:rPr>
        <w:t>n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gun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anp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yebut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umber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7EAB32C3" w14:textId="45FEF10E" w:rsidR="00037724" w:rsidRPr="006F4FE6" w:rsidRDefault="007207A2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teri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La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elum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pern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saji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gun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ebaga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akal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gas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Akhir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</w:t>
      </w:r>
      <w:r w:rsidR="00110405">
        <w:rPr>
          <w:rFonts w:ascii="Times New Roman" w:hAnsi="Times New Roman" w:cs="Times New Roman"/>
          <w:i/>
          <w:sz w:val="24"/>
          <w:szCs w:val="24"/>
        </w:rPr>
        <w:t>i</w:t>
      </w:r>
      <w:r w:rsidRPr="006F4FE6">
        <w:rPr>
          <w:rFonts w:ascii="Times New Roman" w:hAnsi="Times New Roman" w:cs="Times New Roman"/>
          <w:i/>
          <w:sz w:val="24"/>
          <w:szCs w:val="24"/>
        </w:rPr>
        <w:t>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lain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kecual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jelas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ggunakann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63E7920D" w14:textId="449F2ECF" w:rsidR="00037724" w:rsidRPr="006F4FE6" w:rsidRDefault="00037724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umpul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apat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perbany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07A2" w:rsidRPr="006F4FE6">
        <w:rPr>
          <w:rFonts w:ascii="Times New Roman" w:hAnsi="Times New Roman" w:cs="Times New Roman"/>
          <w:i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komunikasi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ju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deteks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lagiarisme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”</w:t>
      </w:r>
    </w:p>
    <w:p w14:paraId="6E41DD4B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p w14:paraId="6FD38B77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tbl>
      <w:tblPr>
        <w:tblStyle w:val="TableGrid"/>
        <w:tblW w:w="0" w:type="auto"/>
        <w:tblInd w:w="5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3"/>
      </w:tblGrid>
      <w:tr w:rsidR="007D1851" w:rsidRPr="006F4FE6" w14:paraId="6F5A02EE" w14:textId="77777777" w:rsidTr="00416769">
        <w:tc>
          <w:tcPr>
            <w:tcW w:w="2693" w:type="dxa"/>
          </w:tcPr>
          <w:p w14:paraId="46D4DE1E" w14:textId="7C6269D6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Subang, </w:t>
            </w:r>
          </w:p>
        </w:tc>
      </w:tr>
      <w:tr w:rsidR="007D1851" w:rsidRPr="006F4FE6" w14:paraId="13F9424C" w14:textId="77777777" w:rsidTr="00416769">
        <w:tc>
          <w:tcPr>
            <w:tcW w:w="2693" w:type="dxa"/>
          </w:tcPr>
          <w:p w14:paraId="6B2F6316" w14:textId="6C5FDBA4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7D1851" w:rsidRPr="006F4FE6" w14:paraId="7C2A2250" w14:textId="77777777" w:rsidTr="00416769">
        <w:tc>
          <w:tcPr>
            <w:tcW w:w="2693" w:type="dxa"/>
          </w:tcPr>
          <w:p w14:paraId="5C712876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1BDF805F" w14:textId="77777777" w:rsidTr="00416769">
        <w:tc>
          <w:tcPr>
            <w:tcW w:w="2693" w:type="dxa"/>
          </w:tcPr>
          <w:p w14:paraId="77734308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5873C2F1" w14:textId="77777777" w:rsidTr="00416769">
        <w:trPr>
          <w:trHeight w:val="578"/>
        </w:trPr>
        <w:tc>
          <w:tcPr>
            <w:tcW w:w="2693" w:type="dxa"/>
          </w:tcPr>
          <w:p w14:paraId="684C76BB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698445CA" w14:textId="77777777" w:rsidTr="00416769">
        <w:tc>
          <w:tcPr>
            <w:tcW w:w="2693" w:type="dxa"/>
          </w:tcPr>
          <w:p w14:paraId="6C0A7DAD" w14:textId="2AB2B031" w:rsidR="00037724" w:rsidRPr="006F4FE6" w:rsidRDefault="003E5549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ramasto Da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rio</w:t>
            </w:r>
            <w:proofErr w:type="spellEnd"/>
          </w:p>
        </w:tc>
      </w:tr>
      <w:tr w:rsidR="00D15576" w:rsidRPr="006F4FE6" w14:paraId="5D4CB38C" w14:textId="77777777" w:rsidTr="00416769">
        <w:tc>
          <w:tcPr>
            <w:tcW w:w="2693" w:type="dxa"/>
          </w:tcPr>
          <w:p w14:paraId="12763E9C" w14:textId="0E416E4A" w:rsidR="00037724" w:rsidRPr="006F4FE6" w:rsidRDefault="00D81C2B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070</w:t>
            </w:r>
            <w:r w:rsidR="003E554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</w:tbl>
    <w:p w14:paraId="219A52F0" w14:textId="77777777" w:rsidR="00037724" w:rsidRPr="006F4FE6" w:rsidRDefault="00037724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3462B9" w14:textId="77777777" w:rsidR="00F01A8F" w:rsidRPr="006F4FE6" w:rsidRDefault="00F01A8F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121A4CC5" w14:textId="3CBCF42D" w:rsidR="007F22EE" w:rsidRDefault="00F01A8F" w:rsidP="00A3447B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8" w:name="_Toc91426358"/>
      <w:bookmarkStart w:id="9" w:name="_Toc93057614"/>
      <w:bookmarkStart w:id="10" w:name="_Toc124410762"/>
      <w:r w:rsidRPr="00735B1A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ABSTRAK</w:t>
      </w:r>
      <w:bookmarkEnd w:id="8"/>
      <w:bookmarkEnd w:id="9"/>
      <w:bookmarkEnd w:id="10"/>
    </w:p>
    <w:p w14:paraId="36AF5873" w14:textId="5BB41121" w:rsidR="002A1159" w:rsidRPr="00E56419" w:rsidRDefault="00C37538" w:rsidP="00BA3415">
      <w:pPr>
        <w:spacing w:line="360" w:lineRule="auto"/>
        <w:jc w:val="both"/>
        <w:rPr>
          <w:rFonts w:ascii="Times New Roman" w:eastAsiaTheme="majorEastAsia" w:hAnsi="Times New Roman" w:cs="Times New Roman"/>
          <w:b/>
          <w:i/>
          <w:sz w:val="24"/>
          <w:szCs w:val="24"/>
        </w:rPr>
      </w:pPr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 xml:space="preserve">Kata </w:t>
      </w:r>
      <w:proofErr w:type="spellStart"/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Kunci</w:t>
      </w:r>
      <w:proofErr w:type="spellEnd"/>
      <w:r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:</w:t>
      </w:r>
      <w:r w:rsidRPr="00656C1C">
        <w:rPr>
          <w:rFonts w:ascii="Times New Roman" w:hAnsi="Times New Roman" w:cs="Times New Roman"/>
          <w:b/>
          <w:i/>
          <w:color w:val="808080" w:themeColor="background1" w:themeShade="80"/>
          <w:sz w:val="24"/>
          <w:szCs w:val="24"/>
        </w:rPr>
        <w:t xml:space="preserve"> </w:t>
      </w:r>
      <w:r w:rsidR="002A1159" w:rsidRPr="00E56419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A010AE3" w14:textId="2478505A" w:rsidR="00E37CA7" w:rsidRPr="004E4138" w:rsidRDefault="007F22EE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i/>
          <w:color w:val="auto"/>
          <w:sz w:val="28"/>
          <w:szCs w:val="28"/>
        </w:rPr>
      </w:pPr>
      <w:bookmarkStart w:id="11" w:name="_Toc91426359"/>
      <w:bookmarkStart w:id="12" w:name="_Toc93057615"/>
      <w:bookmarkStart w:id="13" w:name="_Toc124410763"/>
      <w:r w:rsidRPr="004E4138">
        <w:rPr>
          <w:rFonts w:ascii="Times New Roman" w:hAnsi="Times New Roman" w:cs="Times New Roman"/>
          <w:b/>
          <w:i/>
          <w:color w:val="auto"/>
          <w:sz w:val="28"/>
          <w:szCs w:val="28"/>
        </w:rPr>
        <w:lastRenderedPageBreak/>
        <w:t>ABSTRACT</w:t>
      </w:r>
      <w:bookmarkEnd w:id="11"/>
      <w:bookmarkEnd w:id="12"/>
      <w:bookmarkEnd w:id="13"/>
    </w:p>
    <w:p w14:paraId="16BC0749" w14:textId="09B2CD78" w:rsidR="001530E7" w:rsidRPr="006F4FE6" w:rsidRDefault="001530E7" w:rsidP="00C5321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B773713" w14:textId="5C9BBBF3" w:rsidR="003D252B" w:rsidRDefault="001530E7" w:rsidP="003D252B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4" w:name="_Toc91426360"/>
      <w:bookmarkStart w:id="15" w:name="_Toc93057616"/>
      <w:bookmarkStart w:id="16" w:name="_Toc124410764"/>
      <w:r w:rsidRPr="004E4138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KATA PENGANTAR</w:t>
      </w:r>
      <w:bookmarkEnd w:id="14"/>
      <w:bookmarkEnd w:id="15"/>
      <w:bookmarkEnd w:id="16"/>
    </w:p>
    <w:p w14:paraId="5D864E9D" w14:textId="587DE467" w:rsidR="003D252B" w:rsidRDefault="003D252B" w:rsidP="00BA4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>.</w:t>
      </w:r>
    </w:p>
    <w:p w14:paraId="70B0250C" w14:textId="4F516F4E" w:rsidR="003D252B" w:rsidRDefault="003D252B" w:rsidP="00B86FA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27F1EF" w14:textId="2143ECC0" w:rsidR="003D252B" w:rsidRPr="00B86FAD" w:rsidRDefault="003D252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Nunu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P</w:t>
      </w:r>
      <w:r w:rsidR="001D384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1D384E">
        <w:rPr>
          <w:rFonts w:ascii="Times New Roman" w:hAnsi="Times New Roman" w:cs="Times New Roman"/>
          <w:sz w:val="24"/>
          <w:szCs w:val="24"/>
        </w:rPr>
        <w:t>S.</w:t>
      </w:r>
      <w:r w:rsidR="00FC7609">
        <w:rPr>
          <w:rFonts w:ascii="Times New Roman" w:hAnsi="Times New Roman" w:cs="Times New Roman"/>
          <w:sz w:val="24"/>
          <w:szCs w:val="24"/>
        </w:rPr>
        <w:t>Pd</w:t>
      </w:r>
      <w:proofErr w:type="spellEnd"/>
      <w:r w:rsidR="001D384E">
        <w:rPr>
          <w:rFonts w:ascii="Times New Roman" w:hAnsi="Times New Roman" w:cs="Times New Roman"/>
          <w:sz w:val="24"/>
          <w:szCs w:val="24"/>
        </w:rPr>
        <w:t>.,</w:t>
      </w:r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D384E">
        <w:rPr>
          <w:rFonts w:ascii="Times New Roman" w:hAnsi="Times New Roman" w:cs="Times New Roman"/>
          <w:sz w:val="24"/>
          <w:szCs w:val="24"/>
        </w:rPr>
        <w:t>M.</w:t>
      </w:r>
      <w:r w:rsidR="00FC7609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="001D384E">
        <w:rPr>
          <w:rFonts w:ascii="Times New Roman" w:hAnsi="Times New Roman" w:cs="Times New Roman"/>
          <w:sz w:val="24"/>
          <w:szCs w:val="24"/>
        </w:rPr>
        <w:t>.</w:t>
      </w:r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60E03C" w14:textId="3B9CCA03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C6039B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C6039B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19D9D3EB" w14:textId="7CCABC28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B86FAD">
        <w:rPr>
          <w:rFonts w:ascii="Times New Roman" w:hAnsi="Times New Roman" w:cs="Times New Roman"/>
          <w:sz w:val="24"/>
          <w:szCs w:val="24"/>
        </w:rPr>
        <w:t>Bapak</w:t>
      </w:r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cham</w:t>
      </w:r>
      <w:r w:rsidR="00A905DD">
        <w:rPr>
          <w:rFonts w:ascii="Times New Roman" w:hAnsi="Times New Roman" w:cs="Times New Roman"/>
          <w:sz w:val="24"/>
          <w:szCs w:val="24"/>
        </w:rPr>
        <w:t>m</w:t>
      </w:r>
      <w:r w:rsidR="00656C1C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r w:rsidR="00A905DD" w:rsidRPr="00A905DD">
        <w:rPr>
          <w:rFonts w:ascii="Times New Roman" w:hAnsi="Times New Roman" w:cs="Times New Roman"/>
          <w:i/>
          <w:iCs/>
          <w:sz w:val="24"/>
          <w:szCs w:val="24"/>
        </w:rPr>
        <w:t>General Affair</w:t>
      </w:r>
      <w:r w:rsidRPr="00B86FAD"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</w:t>
      </w:r>
      <w:r w:rsidR="00656C1C">
        <w:rPr>
          <w:rFonts w:ascii="Times New Roman" w:hAnsi="Times New Roman" w:cs="Times New Roman"/>
          <w:sz w:val="24"/>
          <w:szCs w:val="24"/>
        </w:rPr>
        <w:t>fasilit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.</w:t>
      </w:r>
    </w:p>
    <w:p w14:paraId="69B1F21E" w14:textId="66121DE5" w:rsidR="00B86FAD" w:rsidRPr="00FC7609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D</w:t>
      </w:r>
      <w:r w:rsidR="00656C1C">
        <w:rPr>
          <w:rFonts w:ascii="Times New Roman" w:hAnsi="Times New Roman" w:cs="Times New Roman"/>
          <w:sz w:val="24"/>
          <w:szCs w:val="24"/>
        </w:rPr>
        <w:t>wiky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A</w:t>
      </w:r>
      <w:r w:rsidR="00656C1C">
        <w:rPr>
          <w:rFonts w:ascii="Times New Roman" w:hAnsi="Times New Roman" w:cs="Times New Roman"/>
          <w:sz w:val="24"/>
          <w:szCs w:val="24"/>
        </w:rPr>
        <w:t>ndika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W</w:t>
      </w:r>
      <w:r w:rsidR="00656C1C">
        <w:rPr>
          <w:rFonts w:ascii="Times New Roman" w:hAnsi="Times New Roman" w:cs="Times New Roman"/>
          <w:sz w:val="24"/>
          <w:szCs w:val="24"/>
        </w:rPr>
        <w:t>idiarto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(Mentor)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ny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g</w:t>
      </w:r>
      <w:r w:rsidR="00656C1C">
        <w:rPr>
          <w:rFonts w:ascii="Times New Roman" w:hAnsi="Times New Roman" w:cs="Times New Roman"/>
          <w:sz w:val="24"/>
          <w:szCs w:val="24"/>
        </w:rPr>
        <w:t>iatan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11D226" w14:textId="612DC031" w:rsidR="00FC7609" w:rsidRPr="00FC7609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E71657C" w14:textId="47E80A29" w:rsidR="00FC7609" w:rsidRPr="00B86FAD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0911C" w14:textId="4A6AB199" w:rsidR="00656C1C" w:rsidRPr="00FC7609" w:rsidRDefault="00B86FAD" w:rsidP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FC7609">
        <w:rPr>
          <w:rFonts w:ascii="Times New Roman" w:hAnsi="Times New Roman" w:cs="Times New Roman"/>
          <w:sz w:val="24"/>
          <w:szCs w:val="24"/>
        </w:rPr>
        <w:t>uda</w:t>
      </w:r>
      <w:r>
        <w:rPr>
          <w:rFonts w:ascii="Times New Roman" w:hAnsi="Times New Roman" w:cs="Times New Roman"/>
          <w:sz w:val="24"/>
          <w:szCs w:val="24"/>
        </w:rPr>
        <w:t>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0E3454" w14:textId="01B64C4B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D5BA72" w14:textId="77777777" w:rsidR="00FC7609" w:rsidRDefault="00FC7609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9980BC" w14:textId="05F61D7B" w:rsidR="00B86FAD" w:rsidRDefault="00B86FAD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6FAD">
        <w:rPr>
          <w:rFonts w:ascii="Times New Roman" w:hAnsi="Times New Roman" w:cs="Times New Roman"/>
          <w:sz w:val="24"/>
          <w:szCs w:val="24"/>
        </w:rPr>
        <w:lastRenderedPageBreak/>
        <w:t>Demik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rekan-re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di Prodi D-III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Negeri Subang. Mohon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4D5F5F" w14:textId="77777777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472AD62" w14:textId="047D7505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hAnsi="Times New Roman" w:cs="Times New Roman"/>
          <w:sz w:val="24"/>
          <w:szCs w:val="24"/>
        </w:rPr>
        <w:t>dd mm</w:t>
      </w:r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FC7609">
        <w:rPr>
          <w:rFonts w:ascii="Times New Roman" w:hAnsi="Times New Roman" w:cs="Times New Roman"/>
          <w:sz w:val="24"/>
          <w:szCs w:val="24"/>
        </w:rPr>
        <w:t>3</w:t>
      </w:r>
    </w:p>
    <w:p w14:paraId="0AB01006" w14:textId="1F636EC1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9C9AE9" w14:textId="2424AAAD" w:rsidR="00BA4812" w:rsidRPr="00B86FAD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FC7609">
        <w:rPr>
          <w:rFonts w:ascii="Times New Roman" w:hAnsi="Times New Roman" w:cs="Times New Roman"/>
          <w:sz w:val="24"/>
          <w:szCs w:val="24"/>
        </w:rPr>
        <w:t xml:space="preserve">Bramasto Daru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Satrio</w:t>
      </w:r>
      <w:proofErr w:type="spellEnd"/>
    </w:p>
    <w:p w14:paraId="0EACCDBD" w14:textId="04592A60" w:rsidR="00DB2822" w:rsidRPr="00B86FAD" w:rsidRDefault="00DB2822">
      <w:pPr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br w:type="page"/>
      </w:r>
    </w:p>
    <w:p w14:paraId="2B34175A" w14:textId="78A7C315" w:rsidR="005409B9" w:rsidRPr="006F4FE6" w:rsidRDefault="00A20C2C" w:rsidP="00A3447B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b/>
          <w:color w:val="auto"/>
          <w:sz w:val="28"/>
          <w:szCs w:val="28"/>
        </w:rPr>
      </w:pPr>
      <w:bookmarkStart w:id="17" w:name="_Toc91426361"/>
      <w:bookmarkStart w:id="18" w:name="_Toc93057617"/>
      <w:bookmarkStart w:id="19" w:name="_Toc124410765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ISI</w:t>
      </w:r>
      <w:bookmarkEnd w:id="17"/>
      <w:bookmarkEnd w:id="18"/>
      <w:bookmarkEnd w:id="19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6476655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A52383F" w14:textId="0EE25935" w:rsidR="004F2C68" w:rsidRDefault="004F2C68">
          <w:pPr>
            <w:pStyle w:val="TOCHeading"/>
          </w:pPr>
        </w:p>
        <w:p w14:paraId="7584515C" w14:textId="46238285" w:rsidR="00D96999" w:rsidRDefault="004F2C68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4410759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LAMAN PENGESAHAN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59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i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70323460" w14:textId="01A15B47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0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HALAMAN PERNYATAAN PENULIS LAPORAN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0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ii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51102DC0" w14:textId="31483181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1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PRAKTIK KERJA LAPANGAN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1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ii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74B807B9" w14:textId="738E9D7B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2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ABSTRAK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2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iii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530D3067" w14:textId="00718DB3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3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i/>
                <w:noProof/>
              </w:rPr>
              <w:t>ABSTRACT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3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iv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3C06C459" w14:textId="4C486038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4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KATA PENGANTAR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4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v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6AA75782" w14:textId="3C7C991D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5" w:history="1">
            <w:r w:rsidR="00D96999" w:rsidRPr="00C52F4C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ISI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5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vii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30D4F383" w14:textId="6AC489D8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6" w:history="1">
            <w:r w:rsidR="00D96999" w:rsidRPr="00C52F4C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GAMBAR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6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viii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748EC7E5" w14:textId="1E5B82D6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7" w:history="1">
            <w:r w:rsidR="00D96999" w:rsidRPr="00C52F4C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TABEL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7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ix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24979E32" w14:textId="1FA05A6A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8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DAFTAR LAMPIRAN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8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x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679C9D55" w14:textId="738E9582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69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SINGKATAN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69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xi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7E4CB66B" w14:textId="091356E4" w:rsidR="00D96999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70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1.</w:t>
            </w:r>
            <w:r w:rsidR="00D96999">
              <w:rPr>
                <w:rFonts w:eastAsiaTheme="minorEastAsia"/>
                <w:noProof/>
                <w:lang w:val="en-ID" w:eastAsia="en-ID"/>
              </w:rPr>
              <w:tab/>
            </w:r>
            <w:r w:rsidR="00D96999" w:rsidRPr="00C52F4C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70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1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5FFF2054" w14:textId="171F7800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71" w:history="1">
            <w:r w:rsidR="00D96999" w:rsidRPr="00C52F4C">
              <w:rPr>
                <w:rStyle w:val="Hyperlink"/>
              </w:rPr>
              <w:t>1.1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Latar Belakang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71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1</w:t>
            </w:r>
            <w:r w:rsidR="00D96999">
              <w:rPr>
                <w:webHidden/>
              </w:rPr>
              <w:fldChar w:fldCharType="end"/>
            </w:r>
          </w:hyperlink>
        </w:p>
        <w:p w14:paraId="5988214A" w14:textId="2DBB004D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72" w:history="1">
            <w:r w:rsidR="00D96999" w:rsidRPr="00C52F4C">
              <w:rPr>
                <w:rStyle w:val="Hyperlink"/>
              </w:rPr>
              <w:t>1.2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Tujuan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72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2</w:t>
            </w:r>
            <w:r w:rsidR="00D96999">
              <w:rPr>
                <w:webHidden/>
              </w:rPr>
              <w:fldChar w:fldCharType="end"/>
            </w:r>
          </w:hyperlink>
        </w:p>
        <w:p w14:paraId="5671E780" w14:textId="5E5CD2A2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76" w:history="1">
            <w:r w:rsidR="00D96999" w:rsidRPr="00C52F4C">
              <w:rPr>
                <w:rStyle w:val="Hyperlink"/>
              </w:rPr>
              <w:t>1.3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Manfaat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76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2</w:t>
            </w:r>
            <w:r w:rsidR="00D96999">
              <w:rPr>
                <w:webHidden/>
              </w:rPr>
              <w:fldChar w:fldCharType="end"/>
            </w:r>
          </w:hyperlink>
        </w:p>
        <w:p w14:paraId="6ACB0E9C" w14:textId="1065F69A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77" w:history="1">
            <w:r w:rsidR="00D96999" w:rsidRPr="00C52F4C">
              <w:rPr>
                <w:rStyle w:val="Hyperlink"/>
              </w:rPr>
              <w:t>1.4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Waktu Dan Tempat Pelaksanaan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77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3</w:t>
            </w:r>
            <w:r w:rsidR="00D96999">
              <w:rPr>
                <w:webHidden/>
              </w:rPr>
              <w:fldChar w:fldCharType="end"/>
            </w:r>
          </w:hyperlink>
        </w:p>
        <w:p w14:paraId="0AFC7335" w14:textId="48B4444B" w:rsidR="00D96999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78" w:history="1">
            <w:r w:rsidR="00D96999" w:rsidRPr="00C52F4C">
              <w:rPr>
                <w:rStyle w:val="Hyperlink"/>
              </w:rPr>
              <w:t>1.4.1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Waktu Pelaksanaan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78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3</w:t>
            </w:r>
            <w:r w:rsidR="00D96999">
              <w:rPr>
                <w:webHidden/>
              </w:rPr>
              <w:fldChar w:fldCharType="end"/>
            </w:r>
          </w:hyperlink>
        </w:p>
        <w:p w14:paraId="11DC6789" w14:textId="064B541E" w:rsidR="00D96999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79" w:history="1">
            <w:r w:rsidR="00D96999" w:rsidRPr="00C52F4C">
              <w:rPr>
                <w:rStyle w:val="Hyperlink"/>
              </w:rPr>
              <w:t>1.4.2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Tempat Pelaksanaan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79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3</w:t>
            </w:r>
            <w:r w:rsidR="00D96999">
              <w:rPr>
                <w:webHidden/>
              </w:rPr>
              <w:fldChar w:fldCharType="end"/>
            </w:r>
          </w:hyperlink>
        </w:p>
        <w:p w14:paraId="4F7CBDD9" w14:textId="0CF11BF0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80" w:history="1">
            <w:r w:rsidR="00D96999" w:rsidRPr="00C52F4C">
              <w:rPr>
                <w:rStyle w:val="Hyperlink"/>
              </w:rPr>
              <w:t>1.5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Jadwal Kegiatan Serta Alokasi Waktu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80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3</w:t>
            </w:r>
            <w:r w:rsidR="00D96999">
              <w:rPr>
                <w:webHidden/>
              </w:rPr>
              <w:fldChar w:fldCharType="end"/>
            </w:r>
          </w:hyperlink>
        </w:p>
        <w:p w14:paraId="7F8C07D1" w14:textId="6B5BB4BE" w:rsidR="00D96999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81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2.</w:t>
            </w:r>
            <w:r w:rsidR="00D96999">
              <w:rPr>
                <w:rFonts w:eastAsiaTheme="minorEastAsia"/>
                <w:noProof/>
                <w:lang w:val="en-ID" w:eastAsia="en-ID"/>
              </w:rPr>
              <w:tab/>
            </w:r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BAB II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81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6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3A14E2E6" w14:textId="0F88A930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82" w:history="1">
            <w:r w:rsidR="00D96999" w:rsidRPr="00C52F4C">
              <w:rPr>
                <w:rStyle w:val="Hyperlink"/>
              </w:rPr>
              <w:t>2.1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Sejarah PT ODISYS INDONESIA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82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6</w:t>
            </w:r>
            <w:r w:rsidR="00D96999">
              <w:rPr>
                <w:webHidden/>
              </w:rPr>
              <w:fldChar w:fldCharType="end"/>
            </w:r>
          </w:hyperlink>
        </w:p>
        <w:p w14:paraId="4E5162B4" w14:textId="2755A219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89" w:history="1">
            <w:r w:rsidR="00D96999" w:rsidRPr="00C52F4C">
              <w:rPr>
                <w:rStyle w:val="Hyperlink"/>
              </w:rPr>
              <w:t>2.2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Kegiatan PT ODISYS INDONESIA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89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6</w:t>
            </w:r>
            <w:r w:rsidR="00D96999">
              <w:rPr>
                <w:webHidden/>
              </w:rPr>
              <w:fldChar w:fldCharType="end"/>
            </w:r>
          </w:hyperlink>
        </w:p>
        <w:p w14:paraId="2344625E" w14:textId="403E239F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91" w:history="1">
            <w:r w:rsidR="00D96999" w:rsidRPr="00C52F4C">
              <w:rPr>
                <w:rStyle w:val="Hyperlink"/>
              </w:rPr>
              <w:t>2.3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Struktur Organisasi PT ODISYS INDONESIA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91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6</w:t>
            </w:r>
            <w:r w:rsidR="00D96999">
              <w:rPr>
                <w:webHidden/>
              </w:rPr>
              <w:fldChar w:fldCharType="end"/>
            </w:r>
          </w:hyperlink>
        </w:p>
        <w:p w14:paraId="117E74DC" w14:textId="444983FF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92" w:history="1">
            <w:r w:rsidR="00D96999" w:rsidRPr="00C52F4C">
              <w:rPr>
                <w:rStyle w:val="Hyperlink"/>
              </w:rPr>
              <w:t>2.4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Visi dan Misi Tempat PKL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92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7</w:t>
            </w:r>
            <w:r w:rsidR="00D96999">
              <w:rPr>
                <w:webHidden/>
              </w:rPr>
              <w:fldChar w:fldCharType="end"/>
            </w:r>
          </w:hyperlink>
        </w:p>
        <w:p w14:paraId="3B55E50D" w14:textId="00EBC1B8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797" w:history="1">
            <w:r w:rsidR="00D96999" w:rsidRPr="00C52F4C">
              <w:rPr>
                <w:rStyle w:val="Hyperlink"/>
              </w:rPr>
              <w:t>2.5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Sistem Kerja Tempat PKL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797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7</w:t>
            </w:r>
            <w:r w:rsidR="00D96999">
              <w:rPr>
                <w:webHidden/>
              </w:rPr>
              <w:fldChar w:fldCharType="end"/>
            </w:r>
          </w:hyperlink>
        </w:p>
        <w:p w14:paraId="69410859" w14:textId="699F6CF9" w:rsidR="00D96999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798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3.</w:t>
            </w:r>
            <w:r w:rsidR="00D96999">
              <w:rPr>
                <w:rFonts w:eastAsiaTheme="minorEastAsia"/>
                <w:noProof/>
                <w:lang w:val="en-ID" w:eastAsia="en-ID"/>
              </w:rPr>
              <w:tab/>
            </w:r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BAB III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798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8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7EEA3C5C" w14:textId="2313F6FB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05" w:history="1">
            <w:r w:rsidR="00D96999" w:rsidRPr="00C52F4C">
              <w:rPr>
                <w:rStyle w:val="Hyperlink"/>
              </w:rPr>
              <w:t>3.1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Bidang Kerja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05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8</w:t>
            </w:r>
            <w:r w:rsidR="00D96999">
              <w:rPr>
                <w:webHidden/>
              </w:rPr>
              <w:fldChar w:fldCharType="end"/>
            </w:r>
          </w:hyperlink>
        </w:p>
        <w:p w14:paraId="7B1A8330" w14:textId="3478B5A4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06" w:history="1">
            <w:r w:rsidR="00D96999" w:rsidRPr="00C52F4C">
              <w:rPr>
                <w:rStyle w:val="Hyperlink"/>
              </w:rPr>
              <w:t>3.2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Pelaksanaan Praktik Kerja Lapangan (PKL)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06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8</w:t>
            </w:r>
            <w:r w:rsidR="00D96999">
              <w:rPr>
                <w:webHidden/>
              </w:rPr>
              <w:fldChar w:fldCharType="end"/>
            </w:r>
          </w:hyperlink>
        </w:p>
        <w:p w14:paraId="4327CCB0" w14:textId="5B12CE27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07" w:history="1">
            <w:r w:rsidR="00D96999" w:rsidRPr="00C52F4C">
              <w:rPr>
                <w:rStyle w:val="Hyperlink"/>
              </w:rPr>
              <w:t>3.3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  <w:i/>
                <w:iCs/>
              </w:rPr>
              <w:t>Tools</w:t>
            </w:r>
            <w:r w:rsidR="00D96999" w:rsidRPr="00C52F4C">
              <w:rPr>
                <w:rStyle w:val="Hyperlink"/>
              </w:rPr>
              <w:t xml:space="preserve"> Pendukung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07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8</w:t>
            </w:r>
            <w:r w:rsidR="00D96999">
              <w:rPr>
                <w:webHidden/>
              </w:rPr>
              <w:fldChar w:fldCharType="end"/>
            </w:r>
          </w:hyperlink>
        </w:p>
        <w:p w14:paraId="68E44657" w14:textId="6C7DC4BC" w:rsidR="00D96999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08" w:history="1">
            <w:r w:rsidR="00D96999" w:rsidRPr="00C52F4C">
              <w:rPr>
                <w:rStyle w:val="Hyperlink"/>
              </w:rPr>
              <w:t>3.3.1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  <w:i/>
                <w:iCs/>
              </w:rPr>
              <w:t>ChatGPT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08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8</w:t>
            </w:r>
            <w:r w:rsidR="00D96999">
              <w:rPr>
                <w:webHidden/>
              </w:rPr>
              <w:fldChar w:fldCharType="end"/>
            </w:r>
          </w:hyperlink>
        </w:p>
        <w:p w14:paraId="186B5F9C" w14:textId="5DD3E177" w:rsidR="00D96999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09" w:history="1">
            <w:r w:rsidR="00D96999" w:rsidRPr="00C52F4C">
              <w:rPr>
                <w:rStyle w:val="Hyperlink"/>
              </w:rPr>
              <w:t>3.3.2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  <w:i/>
                <w:iCs/>
              </w:rPr>
              <w:t>Dbeaver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09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9</w:t>
            </w:r>
            <w:r w:rsidR="00D96999">
              <w:rPr>
                <w:webHidden/>
              </w:rPr>
              <w:fldChar w:fldCharType="end"/>
            </w:r>
          </w:hyperlink>
        </w:p>
        <w:p w14:paraId="6A3F9BA4" w14:textId="7EACFDC9" w:rsidR="00D96999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10" w:history="1">
            <w:r w:rsidR="00D96999" w:rsidRPr="00C52F4C">
              <w:rPr>
                <w:rStyle w:val="Hyperlink"/>
              </w:rPr>
              <w:t>3.3.3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  <w:i/>
                <w:iCs/>
              </w:rPr>
              <w:t>GitLab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10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10</w:t>
            </w:r>
            <w:r w:rsidR="00D96999">
              <w:rPr>
                <w:webHidden/>
              </w:rPr>
              <w:fldChar w:fldCharType="end"/>
            </w:r>
          </w:hyperlink>
        </w:p>
        <w:p w14:paraId="2542D6B8" w14:textId="5FB8C341" w:rsidR="00D96999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11" w:history="1">
            <w:r w:rsidR="00D96999" w:rsidRPr="00C52F4C">
              <w:rPr>
                <w:rStyle w:val="Hyperlink"/>
              </w:rPr>
              <w:t>3.3.4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  <w:i/>
                <w:iCs/>
              </w:rPr>
              <w:t>Laragon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11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10</w:t>
            </w:r>
            <w:r w:rsidR="00D96999">
              <w:rPr>
                <w:webHidden/>
              </w:rPr>
              <w:fldChar w:fldCharType="end"/>
            </w:r>
          </w:hyperlink>
        </w:p>
        <w:p w14:paraId="10341927" w14:textId="0B5744AE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12" w:history="1">
            <w:r w:rsidR="00D96999" w:rsidRPr="00C52F4C">
              <w:rPr>
                <w:rStyle w:val="Hyperlink"/>
              </w:rPr>
              <w:t>3.4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Uraian Kerja PKL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12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11</w:t>
            </w:r>
            <w:r w:rsidR="00D96999">
              <w:rPr>
                <w:webHidden/>
              </w:rPr>
              <w:fldChar w:fldCharType="end"/>
            </w:r>
          </w:hyperlink>
        </w:p>
        <w:p w14:paraId="39B5AB82" w14:textId="62EFB19C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13" w:history="1">
            <w:r w:rsidR="00D96999" w:rsidRPr="00C52F4C">
              <w:rPr>
                <w:rStyle w:val="Hyperlink"/>
              </w:rPr>
              <w:t>3.5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Hasil Pelaksanaan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13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12</w:t>
            </w:r>
            <w:r w:rsidR="00D96999">
              <w:rPr>
                <w:webHidden/>
              </w:rPr>
              <w:fldChar w:fldCharType="end"/>
            </w:r>
          </w:hyperlink>
        </w:p>
        <w:p w14:paraId="098178DD" w14:textId="55B2EF6F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14" w:history="1">
            <w:r w:rsidR="00D96999" w:rsidRPr="00C52F4C">
              <w:rPr>
                <w:rStyle w:val="Hyperlink"/>
              </w:rPr>
              <w:t>3.6.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14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12</w:t>
            </w:r>
            <w:r w:rsidR="00D96999">
              <w:rPr>
                <w:webHidden/>
              </w:rPr>
              <w:fldChar w:fldCharType="end"/>
            </w:r>
          </w:hyperlink>
        </w:p>
        <w:p w14:paraId="47067992" w14:textId="16E0D63F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815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BAB IV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815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13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5E72B439" w14:textId="07CB70D1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20" w:history="1">
            <w:r w:rsidR="00D96999" w:rsidRPr="00C52F4C">
              <w:rPr>
                <w:rStyle w:val="Hyperlink"/>
              </w:rPr>
              <w:t>4.1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Kesimpulan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20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13</w:t>
            </w:r>
            <w:r w:rsidR="00D96999">
              <w:rPr>
                <w:webHidden/>
              </w:rPr>
              <w:fldChar w:fldCharType="end"/>
            </w:r>
          </w:hyperlink>
        </w:p>
        <w:p w14:paraId="7178D4E8" w14:textId="736D103A" w:rsidR="00D96999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410826" w:history="1">
            <w:r w:rsidR="00D96999" w:rsidRPr="00C52F4C">
              <w:rPr>
                <w:rStyle w:val="Hyperlink"/>
              </w:rPr>
              <w:t>4.2.</w:t>
            </w:r>
            <w:r w:rsidR="00D96999"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="00D96999" w:rsidRPr="00C52F4C">
              <w:rPr>
                <w:rStyle w:val="Hyperlink"/>
              </w:rPr>
              <w:t>Saran</w:t>
            </w:r>
            <w:r w:rsidR="00D96999">
              <w:rPr>
                <w:webHidden/>
              </w:rPr>
              <w:tab/>
            </w:r>
            <w:r w:rsidR="00D96999">
              <w:rPr>
                <w:webHidden/>
              </w:rPr>
              <w:fldChar w:fldCharType="begin"/>
            </w:r>
            <w:r w:rsidR="00D96999">
              <w:rPr>
                <w:webHidden/>
              </w:rPr>
              <w:instrText xml:space="preserve"> PAGEREF _Toc124410826 \h </w:instrText>
            </w:r>
            <w:r w:rsidR="00D96999">
              <w:rPr>
                <w:webHidden/>
              </w:rPr>
            </w:r>
            <w:r w:rsidR="00D96999">
              <w:rPr>
                <w:webHidden/>
              </w:rPr>
              <w:fldChar w:fldCharType="separate"/>
            </w:r>
            <w:r w:rsidR="00D96999">
              <w:rPr>
                <w:webHidden/>
              </w:rPr>
              <w:t>13</w:t>
            </w:r>
            <w:r w:rsidR="00D96999">
              <w:rPr>
                <w:webHidden/>
              </w:rPr>
              <w:fldChar w:fldCharType="end"/>
            </w:r>
          </w:hyperlink>
        </w:p>
        <w:p w14:paraId="438CBF31" w14:textId="5196B211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827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827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14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098F9ED5" w14:textId="0BADCBDD" w:rsidR="00D96999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410828" w:history="1">
            <w:r w:rsidR="00D96999" w:rsidRPr="00C52F4C">
              <w:rPr>
                <w:rStyle w:val="Hyperlink"/>
                <w:rFonts w:ascii="Times New Roman" w:hAnsi="Times New Roman" w:cs="Times New Roman"/>
                <w:b/>
                <w:noProof/>
              </w:rPr>
              <w:t>LAMPIRAN</w:t>
            </w:r>
            <w:r w:rsidR="00D96999">
              <w:rPr>
                <w:noProof/>
                <w:webHidden/>
              </w:rPr>
              <w:tab/>
            </w:r>
            <w:r w:rsidR="00D96999">
              <w:rPr>
                <w:noProof/>
                <w:webHidden/>
              </w:rPr>
              <w:fldChar w:fldCharType="begin"/>
            </w:r>
            <w:r w:rsidR="00D96999">
              <w:rPr>
                <w:noProof/>
                <w:webHidden/>
              </w:rPr>
              <w:instrText xml:space="preserve"> PAGEREF _Toc124410828 \h </w:instrText>
            </w:r>
            <w:r w:rsidR="00D96999">
              <w:rPr>
                <w:noProof/>
                <w:webHidden/>
              </w:rPr>
            </w:r>
            <w:r w:rsidR="00D96999">
              <w:rPr>
                <w:noProof/>
                <w:webHidden/>
              </w:rPr>
              <w:fldChar w:fldCharType="separate"/>
            </w:r>
            <w:r w:rsidR="00D96999">
              <w:rPr>
                <w:noProof/>
                <w:webHidden/>
              </w:rPr>
              <w:t>15</w:t>
            </w:r>
            <w:r w:rsidR="00D96999">
              <w:rPr>
                <w:noProof/>
                <w:webHidden/>
              </w:rPr>
              <w:fldChar w:fldCharType="end"/>
            </w:r>
          </w:hyperlink>
        </w:p>
        <w:p w14:paraId="495FBB78" w14:textId="65CD17A9" w:rsidR="000E2A30" w:rsidRPr="004F2C68" w:rsidRDefault="004F2C68" w:rsidP="004F2C68">
          <w:r>
            <w:rPr>
              <w:b/>
              <w:bCs/>
              <w:noProof/>
            </w:rPr>
            <w:fldChar w:fldCharType="end"/>
          </w:r>
        </w:p>
      </w:sdtContent>
    </w:sdt>
    <w:bookmarkStart w:id="20" w:name="_Toc91426362" w:displacedByCustomXml="prev"/>
    <w:p w14:paraId="7A47D145" w14:textId="77777777" w:rsidR="00D55BEC" w:rsidRDefault="00A20C2C" w:rsidP="00DB2822">
      <w:pPr>
        <w:pStyle w:val="Heading1"/>
        <w:spacing w:line="720" w:lineRule="auto"/>
        <w:jc w:val="center"/>
        <w:rPr>
          <w:noProof/>
        </w:rPr>
      </w:pPr>
      <w:bookmarkStart w:id="21" w:name="_Toc93057618"/>
      <w:bookmarkStart w:id="22" w:name="_Toc124410766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GAMBAR</w:t>
      </w:r>
      <w:bookmarkEnd w:id="20"/>
      <w:bookmarkEnd w:id="21"/>
      <w:bookmarkEnd w:id="22"/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TOC \h \z \c "Gambar" </w:instrText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</w:p>
    <w:p w14:paraId="30344252" w14:textId="0C750BAC" w:rsidR="00D55BEC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  <w:lang w:val="en-ID" w:eastAsia="en-ID"/>
        </w:rPr>
      </w:pPr>
      <w:hyperlink w:anchor="_Toc124175203" w:history="1">
        <w:r w:rsidR="00D55BEC" w:rsidRPr="00540601">
          <w:rPr>
            <w:rStyle w:val="Hyperlink"/>
            <w:rFonts w:ascii="Times New Roman" w:hAnsi="Times New Roman" w:cs="Times New Roman"/>
            <w:noProof/>
          </w:rPr>
          <w:t>Gambar 1 Logo PT ODISYS INDONESIA</w:t>
        </w:r>
        <w:r w:rsidR="00D55BEC">
          <w:rPr>
            <w:noProof/>
            <w:webHidden/>
          </w:rPr>
          <w:tab/>
        </w:r>
        <w:r w:rsidR="00D55BEC">
          <w:rPr>
            <w:noProof/>
            <w:webHidden/>
          </w:rPr>
          <w:fldChar w:fldCharType="begin"/>
        </w:r>
        <w:r w:rsidR="00D55BEC">
          <w:rPr>
            <w:noProof/>
            <w:webHidden/>
          </w:rPr>
          <w:instrText xml:space="preserve"> PAGEREF _Toc124175203 \h </w:instrText>
        </w:r>
        <w:r w:rsidR="00D55BEC">
          <w:rPr>
            <w:noProof/>
            <w:webHidden/>
          </w:rPr>
        </w:r>
        <w:r w:rsidR="00D55BEC">
          <w:rPr>
            <w:noProof/>
            <w:webHidden/>
          </w:rPr>
          <w:fldChar w:fldCharType="separate"/>
        </w:r>
        <w:r w:rsidR="00D55BEC">
          <w:rPr>
            <w:noProof/>
            <w:webHidden/>
          </w:rPr>
          <w:t>5</w:t>
        </w:r>
        <w:r w:rsidR="00D55BEC">
          <w:rPr>
            <w:noProof/>
            <w:webHidden/>
          </w:rPr>
          <w:fldChar w:fldCharType="end"/>
        </w:r>
      </w:hyperlink>
    </w:p>
    <w:p w14:paraId="5FE1202D" w14:textId="5E3B5D03" w:rsidR="00D55BEC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  <w:lang w:val="en-ID" w:eastAsia="en-ID"/>
        </w:rPr>
      </w:pPr>
      <w:hyperlink w:anchor="_Toc124175204" w:history="1">
        <w:r w:rsidR="00D55BEC" w:rsidRPr="00540601">
          <w:rPr>
            <w:rStyle w:val="Hyperlink"/>
            <w:rFonts w:ascii="Times New Roman" w:hAnsi="Times New Roman" w:cs="Times New Roman"/>
            <w:noProof/>
          </w:rPr>
          <w:t>Gambar 2 Struktur Organisasi PT</w:t>
        </w:r>
        <w:r w:rsidR="00D55BEC">
          <w:rPr>
            <w:noProof/>
            <w:webHidden/>
          </w:rPr>
          <w:tab/>
        </w:r>
        <w:r w:rsidR="00D55BEC">
          <w:rPr>
            <w:noProof/>
            <w:webHidden/>
          </w:rPr>
          <w:fldChar w:fldCharType="begin"/>
        </w:r>
        <w:r w:rsidR="00D55BEC">
          <w:rPr>
            <w:noProof/>
            <w:webHidden/>
          </w:rPr>
          <w:instrText xml:space="preserve"> PAGEREF _Toc124175204 \h </w:instrText>
        </w:r>
        <w:r w:rsidR="00D55BEC">
          <w:rPr>
            <w:noProof/>
            <w:webHidden/>
          </w:rPr>
        </w:r>
        <w:r w:rsidR="00D55BEC">
          <w:rPr>
            <w:noProof/>
            <w:webHidden/>
          </w:rPr>
          <w:fldChar w:fldCharType="separate"/>
        </w:r>
        <w:r w:rsidR="00D55BEC">
          <w:rPr>
            <w:noProof/>
            <w:webHidden/>
          </w:rPr>
          <w:t>6</w:t>
        </w:r>
        <w:r w:rsidR="00D55BEC">
          <w:rPr>
            <w:noProof/>
            <w:webHidden/>
          </w:rPr>
          <w:fldChar w:fldCharType="end"/>
        </w:r>
      </w:hyperlink>
    </w:p>
    <w:p w14:paraId="5F66EDEF" w14:textId="77777777" w:rsidR="001E2303" w:rsidRDefault="004D0991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bookmarkStart w:id="23" w:name="_Toc91426363"/>
      <w:bookmarkStart w:id="24" w:name="_Toc93057619"/>
    </w:p>
    <w:p w14:paraId="6E54915B" w14:textId="77777777" w:rsidR="001E2303" w:rsidRDefault="001E2303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58C89C1" w14:textId="0AC2CD8F" w:rsidR="00263452" w:rsidRPr="00157F55" w:rsidRDefault="00A20C2C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5" w:name="_Toc124410767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TABEL</w:t>
      </w:r>
      <w:bookmarkEnd w:id="23"/>
      <w:bookmarkEnd w:id="24"/>
      <w:bookmarkEnd w:id="25"/>
    </w:p>
    <w:p w14:paraId="5B3925C3" w14:textId="77777777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bookmarkStart w:id="26" w:name="_Toc91426364"/>
      <w:bookmarkStart w:id="27" w:name="_Toc93057620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141B337" w14:textId="745E2833" w:rsidR="00817523" w:rsidRPr="006F4FE6" w:rsidRDefault="00F01A8F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8" w:name="_Toc124410768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hAnsi="Times New Roman" w:cs="Times New Roman"/>
          <w:b/>
          <w:color w:val="auto"/>
          <w:sz w:val="28"/>
          <w:szCs w:val="28"/>
        </w:rPr>
        <w:t>AFTAR LAMPIRAN</w:t>
      </w:r>
      <w:bookmarkEnd w:id="26"/>
      <w:bookmarkEnd w:id="27"/>
      <w:bookmarkEnd w:id="28"/>
    </w:p>
    <w:p w14:paraId="7403CF9C" w14:textId="60633353" w:rsidR="00DB2822" w:rsidRDefault="00DB2822">
      <w:pPr>
        <w:rPr>
          <w:rFonts w:ascii="Times New Roman" w:hAnsi="Times New Roman" w:cs="Times New Roman"/>
          <w:b/>
          <w:sz w:val="28"/>
          <w:szCs w:val="28"/>
        </w:rPr>
      </w:pPr>
      <w:bookmarkStart w:id="29" w:name="_Toc91426365"/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0B25D7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</w:p>
    <w:p w14:paraId="2A9A3884" w14:textId="2E20D40C" w:rsidR="00DC7A86" w:rsidRDefault="00D25837" w:rsidP="7E54B50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DC7A86" w:rsidSect="00CB1321">
          <w:footerReference w:type="default" r:id="rId12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  <w:bookmarkStart w:id="30" w:name="_Toc93057621"/>
      <w:bookmarkStart w:id="31" w:name="_Toc124410769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SINGKATA</w:t>
      </w:r>
      <w:bookmarkEnd w:id="30"/>
      <w:r w:rsidR="00DC7A86">
        <w:rPr>
          <w:rFonts w:ascii="Times New Roman" w:hAnsi="Times New Roman" w:cs="Times New Roman"/>
          <w:b/>
          <w:bCs/>
          <w:color w:val="auto"/>
          <w:sz w:val="28"/>
          <w:szCs w:val="28"/>
        </w:rPr>
        <w:t>N</w:t>
      </w:r>
      <w:bookmarkEnd w:id="31"/>
    </w:p>
    <w:p w14:paraId="70591290" w14:textId="3C4F96F2" w:rsidR="00DB2822" w:rsidRDefault="00DB2822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32" w:name="_Toc93057622"/>
    </w:p>
    <w:p w14:paraId="11AE78A8" w14:textId="360B7375" w:rsidR="006F4FE6" w:rsidRPr="006F4FE6" w:rsidRDefault="00EA06C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3" w:name="_Toc124410770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Start w:id="34" w:name="_Toc91426366"/>
      <w:bookmarkEnd w:id="29"/>
      <w:bookmarkEnd w:id="32"/>
      <w:bookmarkEnd w:id="33"/>
    </w:p>
    <w:p w14:paraId="5644725D" w14:textId="7F9BA8FA" w:rsidR="00EA06C3" w:rsidRPr="004E4138" w:rsidRDefault="00EA06C3" w:rsidP="004E4138">
      <w:pPr>
        <w:spacing w:after="0"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5" w:name="_Toc92963736"/>
      <w:bookmarkStart w:id="36" w:name="_Toc92965082"/>
      <w:r w:rsidRPr="004E4138">
        <w:rPr>
          <w:rFonts w:ascii="Times New Roman" w:hAnsi="Times New Roman" w:cs="Times New Roman"/>
          <w:b/>
          <w:bCs/>
          <w:sz w:val="28"/>
          <w:szCs w:val="28"/>
        </w:rPr>
        <w:t>PENDAHULUAN</w:t>
      </w:r>
      <w:bookmarkEnd w:id="34"/>
      <w:bookmarkEnd w:id="35"/>
      <w:bookmarkEnd w:id="36"/>
    </w:p>
    <w:p w14:paraId="2F82132F" w14:textId="47FFF6EC" w:rsidR="00287BA6" w:rsidRPr="006F4FE6" w:rsidRDefault="00EA06C3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37" w:name="_Toc91426367"/>
      <w:bookmarkStart w:id="38" w:name="_Toc93057623"/>
      <w:bookmarkStart w:id="39" w:name="_Toc12441077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37"/>
      <w:bookmarkEnd w:id="38"/>
      <w:bookmarkEnd w:id="39"/>
      <w:proofErr w:type="spellEnd"/>
    </w:p>
    <w:p w14:paraId="7851E3DE" w14:textId="15B46A5E" w:rsidR="00254EFD" w:rsidRDefault="00023780" w:rsidP="00254EF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emester 5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Negeri Subang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PKL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>.</w:t>
      </w:r>
    </w:p>
    <w:p w14:paraId="2E121DFB" w14:textId="1EE889BC" w:rsidR="00E70C9C" w:rsidRDefault="00A905DD" w:rsidP="00CD50D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AngkasaPuraLogistics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PANDU LOGISTICS,TGI EXPRESS, dan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. 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r w:rsidR="00F768B7">
        <w:rPr>
          <w:rFonts w:ascii="Times New Roman" w:hAnsi="Times New Roman" w:cs="Times New Roman"/>
          <w:sz w:val="24"/>
          <w:szCs w:val="24"/>
        </w:rPr>
        <w:t>“</w:t>
      </w:r>
      <w:r w:rsidR="00A862D6" w:rsidRPr="00A862D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 w:rsidR="00F768B7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web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yang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</w:t>
      </w:r>
      <w:r w:rsidR="001056D6">
        <w:rPr>
          <w:rFonts w:ascii="Times New Roman" w:hAnsi="Times New Roman" w:cs="Times New Roman"/>
          <w:sz w:val="24"/>
          <w:szCs w:val="24"/>
        </w:rPr>
        <w:t>ibuat</w:t>
      </w:r>
      <w:proofErr w:type="spellEnd"/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er</w:t>
      </w:r>
      <w:r w:rsidR="00F768B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r w:rsidR="00F768B7" w:rsidRPr="00390F59">
        <w:rPr>
          <w:rFonts w:ascii="Times New Roman" w:hAnsi="Times New Roman" w:cs="Times New Roman"/>
          <w:i/>
          <w:iCs/>
          <w:sz w:val="24"/>
          <w:szCs w:val="24"/>
        </w:rPr>
        <w:t>pallet tracking</w:t>
      </w:r>
      <w:r w:rsidR="00E70C9C" w:rsidRPr="00E70C9C">
        <w:rPr>
          <w:rFonts w:ascii="Times New Roman" w:hAnsi="Times New Roman" w:cs="Times New Roman"/>
          <w:sz w:val="24"/>
          <w:szCs w:val="24"/>
        </w:rPr>
        <w:t>.</w:t>
      </w:r>
    </w:p>
    <w:p w14:paraId="7996C7F1" w14:textId="4CF5EFD7" w:rsidR="00E70C9C" w:rsidRPr="00F36086" w:rsidRDefault="00F36086" w:rsidP="00F36086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</w:p>
    <w:p w14:paraId="3023C49C" w14:textId="34B7EF84" w:rsidR="00EA06C3" w:rsidRPr="006F4FE6" w:rsidRDefault="00295603">
      <w:pPr>
        <w:pStyle w:val="Heading2"/>
        <w:numPr>
          <w:ilvl w:val="1"/>
          <w:numId w:val="4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0" w:name="_Toc91426368"/>
      <w:bookmarkStart w:id="41" w:name="_Toc93057624"/>
      <w:bookmarkStart w:id="42" w:name="_Toc124410772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Tujuan</w:t>
      </w:r>
      <w:bookmarkEnd w:id="40"/>
      <w:bookmarkEnd w:id="41"/>
      <w:bookmarkEnd w:id="42"/>
      <w:proofErr w:type="spellEnd"/>
      <w:r w:rsidR="009D10E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600206E9" w14:textId="0D6B59AB" w:rsidR="00F80EE7" w:rsidRPr="00A73ACC" w:rsidRDefault="00A73ACC" w:rsidP="00AA11C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3" w:name="_Toc91947636"/>
      <w:bookmarkStart w:id="44" w:name="_Toc92103380"/>
      <w:bookmarkStart w:id="45" w:name="_Toc92138789"/>
      <w:bookmarkStart w:id="46" w:name="_Toc92740141"/>
      <w:bookmarkStart w:id="47" w:name="_Toc92740227"/>
      <w:bookmarkStart w:id="48" w:name="_Toc92740314"/>
      <w:bookmarkStart w:id="49" w:name="_Toc92740401"/>
      <w:bookmarkStart w:id="50" w:name="_Toc92776543"/>
      <w:bookmarkStart w:id="51" w:name="_Toc92874301"/>
      <w:bookmarkStart w:id="52" w:name="_Toc92874652"/>
      <w:bookmarkStart w:id="53" w:name="_Toc91426369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r w:rsidRPr="00A73AC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A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58E920" w14:textId="5D439F02" w:rsidR="00A73ACC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hliannya</w:t>
      </w:r>
      <w:proofErr w:type="spellEnd"/>
    </w:p>
    <w:p w14:paraId="0772FDC5" w14:textId="7248CFA6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</w:p>
    <w:p w14:paraId="6E530711" w14:textId="415E2DC4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</w:p>
    <w:p w14:paraId="550E7F02" w14:textId="0AD5FD4B" w:rsidR="00A76693" w:rsidRPr="001C560A" w:rsidRDefault="001C560A" w:rsidP="00FA67D8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C560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vendor) yang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lient</w:t>
      </w:r>
    </w:p>
    <w:p w14:paraId="16274274" w14:textId="77777777" w:rsidR="00DF7C5E" w:rsidRPr="006F4FE6" w:rsidRDefault="00DF7C5E">
      <w:pPr>
        <w:pStyle w:val="ListParagraph"/>
        <w:keepNext/>
        <w:keepLines/>
        <w:numPr>
          <w:ilvl w:val="0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4" w:name="_Toc92921120"/>
      <w:bookmarkStart w:id="55" w:name="_Toc92921219"/>
      <w:bookmarkStart w:id="56" w:name="_Toc92958268"/>
      <w:bookmarkStart w:id="57" w:name="_Toc92963739"/>
      <w:bookmarkStart w:id="58" w:name="_Toc92965085"/>
      <w:bookmarkStart w:id="59" w:name="_Toc92966214"/>
      <w:bookmarkStart w:id="60" w:name="_Toc92999815"/>
      <w:bookmarkStart w:id="61" w:name="_Toc93003730"/>
      <w:bookmarkStart w:id="62" w:name="_Toc93004058"/>
      <w:bookmarkStart w:id="63" w:name="_Toc93046851"/>
      <w:bookmarkStart w:id="64" w:name="_Toc93046945"/>
      <w:bookmarkStart w:id="65" w:name="_Toc93057625"/>
      <w:bookmarkStart w:id="66" w:name="_Toc117378148"/>
      <w:bookmarkStart w:id="67" w:name="_Toc124150821"/>
      <w:bookmarkStart w:id="68" w:name="_Toc124168057"/>
      <w:bookmarkStart w:id="69" w:name="_Toc124173590"/>
      <w:bookmarkStart w:id="70" w:name="_Toc124175150"/>
      <w:bookmarkStart w:id="71" w:name="_Toc12441077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</w:p>
    <w:p w14:paraId="0EE1A25A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2" w:name="_Toc92874302"/>
      <w:bookmarkStart w:id="73" w:name="_Toc92874653"/>
      <w:bookmarkStart w:id="74" w:name="_Toc92921121"/>
      <w:bookmarkStart w:id="75" w:name="_Toc92921220"/>
      <w:bookmarkStart w:id="76" w:name="_Toc92958269"/>
      <w:bookmarkStart w:id="77" w:name="_Toc92963740"/>
      <w:bookmarkStart w:id="78" w:name="_Toc92965086"/>
      <w:bookmarkStart w:id="79" w:name="_Toc92966215"/>
      <w:bookmarkStart w:id="80" w:name="_Toc92999816"/>
      <w:bookmarkStart w:id="81" w:name="_Toc93003731"/>
      <w:bookmarkStart w:id="82" w:name="_Toc93004059"/>
      <w:bookmarkStart w:id="83" w:name="_Toc93046852"/>
      <w:bookmarkStart w:id="84" w:name="_Toc93046946"/>
      <w:bookmarkStart w:id="85" w:name="_Toc93057626"/>
      <w:bookmarkStart w:id="86" w:name="_Toc117378149"/>
      <w:bookmarkStart w:id="87" w:name="_Toc124150822"/>
      <w:bookmarkStart w:id="88" w:name="_Toc124168058"/>
      <w:bookmarkStart w:id="89" w:name="_Toc124173591"/>
      <w:bookmarkStart w:id="90" w:name="_Toc124175151"/>
      <w:bookmarkStart w:id="91" w:name="_Toc124410774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</w:p>
    <w:p w14:paraId="7A7E7460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92" w:name="_Toc92874303"/>
      <w:bookmarkStart w:id="93" w:name="_Toc92874654"/>
      <w:bookmarkStart w:id="94" w:name="_Toc92921122"/>
      <w:bookmarkStart w:id="95" w:name="_Toc92921221"/>
      <w:bookmarkStart w:id="96" w:name="_Toc92958270"/>
      <w:bookmarkStart w:id="97" w:name="_Toc92963741"/>
      <w:bookmarkStart w:id="98" w:name="_Toc92965087"/>
      <w:bookmarkStart w:id="99" w:name="_Toc92966216"/>
      <w:bookmarkStart w:id="100" w:name="_Toc92999817"/>
      <w:bookmarkStart w:id="101" w:name="_Toc93003732"/>
      <w:bookmarkStart w:id="102" w:name="_Toc93004060"/>
      <w:bookmarkStart w:id="103" w:name="_Toc93046853"/>
      <w:bookmarkStart w:id="104" w:name="_Toc93046947"/>
      <w:bookmarkStart w:id="105" w:name="_Toc93057627"/>
      <w:bookmarkStart w:id="106" w:name="_Toc117378150"/>
      <w:bookmarkStart w:id="107" w:name="_Toc124150823"/>
      <w:bookmarkStart w:id="108" w:name="_Toc124168059"/>
      <w:bookmarkStart w:id="109" w:name="_Toc124173592"/>
      <w:bookmarkStart w:id="110" w:name="_Toc124175152"/>
      <w:bookmarkStart w:id="111" w:name="_Toc124410775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</w:p>
    <w:p w14:paraId="60C7E638" w14:textId="011E17AA" w:rsidR="00EA06C3" w:rsidRPr="006F4FE6" w:rsidRDefault="00295603">
      <w:pPr>
        <w:pStyle w:val="Heading2"/>
        <w:numPr>
          <w:ilvl w:val="1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12" w:name="_Toc93057628"/>
      <w:bookmarkStart w:id="113" w:name="_Toc12441077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bookmarkEnd w:id="53"/>
      <w:bookmarkEnd w:id="112"/>
      <w:bookmarkEnd w:id="113"/>
      <w:proofErr w:type="spellEnd"/>
    </w:p>
    <w:p w14:paraId="2115090E" w14:textId="3E48AB13" w:rsidR="7B05FB8B" w:rsidRDefault="00A73ACC" w:rsidP="008C22D0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(PKL) yang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C560A">
        <w:rPr>
          <w:rFonts w:ascii="Times New Roman" w:hAnsi="Times New Roman" w:cs="Times New Roman"/>
          <w:sz w:val="24"/>
          <w:szCs w:val="24"/>
        </w:rPr>
        <w:t>dila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8C22D0">
        <w:rPr>
          <w:rFonts w:ascii="Times New Roman" w:hAnsi="Times New Roman" w:cs="Times New Roman"/>
          <w:sz w:val="24"/>
          <w:szCs w:val="24"/>
        </w:rPr>
        <w:t>:</w:t>
      </w:r>
    </w:p>
    <w:p w14:paraId="4AA501C4" w14:textId="6BF7CA70" w:rsidR="00AE59A7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6568F199" w14:textId="2F65B85E" w:rsidR="007C12AD" w:rsidRDefault="001C560A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cakapan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2773283" w14:textId="287DFA4D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r</w:t>
      </w:r>
      <w:proofErr w:type="spellEnd"/>
    </w:p>
    <w:p w14:paraId="1C1E17B6" w14:textId="6C5EB660" w:rsidR="001C560A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r w:rsidR="00014A70">
        <w:rPr>
          <w:rFonts w:ascii="Times New Roman" w:hAnsi="Times New Roman" w:cs="Times New Roman"/>
          <w:sz w:val="24"/>
          <w:szCs w:val="24"/>
        </w:rPr>
        <w:t>.</w:t>
      </w:r>
      <w:proofErr w:type="spellEnd"/>
    </w:p>
    <w:p w14:paraId="1F907AC6" w14:textId="088784FA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1A1747B" w14:textId="52052749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6DC3562" w14:textId="045BCB6C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32DF7F5E" w14:textId="15607969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</w:p>
    <w:p w14:paraId="311E8058" w14:textId="50979306" w:rsid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1F489699" w14:textId="61F02E23" w:rsidR="007C12AD" w:rsidRP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B878A98" w14:textId="4F242FAC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</w:t>
      </w:r>
    </w:p>
    <w:p w14:paraId="7CCAA9F5" w14:textId="16726886" w:rsidR="00014A70" w:rsidRPr="00014A70" w:rsidRDefault="007C12AD" w:rsidP="00014A70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6333F96F" w14:textId="191F7E8F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14A70">
        <w:rPr>
          <w:rFonts w:ascii="Times New Roman" w:hAnsi="Times New Roman" w:cs="Times New Roman"/>
          <w:sz w:val="24"/>
          <w:szCs w:val="24"/>
        </w:rPr>
        <w:lastRenderedPageBreak/>
        <w:t xml:space="preserve">Telah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ahasiswany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6846E866" w14:textId="4A13FB5E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4A70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ring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18EB9A4D" w14:textId="0AEC9EDE" w:rsidR="00A91E2D" w:rsidRPr="00C55092" w:rsidRDefault="00295603" w:rsidP="00E2238E">
      <w:pPr>
        <w:pStyle w:val="Heading2"/>
        <w:numPr>
          <w:ilvl w:val="1"/>
          <w:numId w:val="9"/>
        </w:numPr>
        <w:spacing w:before="0"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14" w:name="_Toc91426370"/>
      <w:bookmarkStart w:id="115" w:name="_Toc93057629"/>
      <w:bookmarkStart w:id="116" w:name="_Toc124410777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Pelaksanaan</w:t>
      </w:r>
      <w:bookmarkEnd w:id="114"/>
      <w:bookmarkEnd w:id="115"/>
      <w:bookmarkEnd w:id="116"/>
      <w:proofErr w:type="spellEnd"/>
    </w:p>
    <w:p w14:paraId="049C2E09" w14:textId="7F9AB104" w:rsidR="00163633" w:rsidRPr="000A0BCE" w:rsidRDefault="00AA11CC" w:rsidP="00014A7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A0BCE">
        <w:rPr>
          <w:rFonts w:ascii="Times New Roman" w:hAnsi="Times New Roman" w:cs="Times New Roman"/>
          <w:sz w:val="24"/>
          <w:szCs w:val="24"/>
        </w:rPr>
        <w:t xml:space="preserve">Waktu dan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</w:t>
      </w:r>
      <w:r w:rsidR="004D79AA">
        <w:rPr>
          <w:rFonts w:ascii="Times New Roman" w:hAnsi="Times New Roman" w:cs="Times New Roman"/>
          <w:sz w:val="24"/>
          <w:szCs w:val="24"/>
        </w:rPr>
        <w:t>ak</w:t>
      </w:r>
      <w:r w:rsidRPr="000A0BCE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A0B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DDADE41" w14:textId="5394C7A2" w:rsidR="008D5231" w:rsidRPr="000A0BCE" w:rsidRDefault="008D5231" w:rsidP="00E2238E">
      <w:pPr>
        <w:pStyle w:val="Heading3"/>
        <w:numPr>
          <w:ilvl w:val="2"/>
          <w:numId w:val="9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17" w:name="_Toc91426371"/>
      <w:bookmarkStart w:id="118" w:name="_Toc93057630"/>
      <w:bookmarkStart w:id="119" w:name="_Toc124410778"/>
      <w:r w:rsidRPr="000A0BCE">
        <w:rPr>
          <w:rFonts w:ascii="Times New Roman" w:hAnsi="Times New Roman" w:cs="Times New Roman"/>
          <w:b/>
          <w:bCs/>
          <w:color w:val="auto"/>
        </w:rPr>
        <w:t>Waktu Pelaksanaan</w:t>
      </w:r>
      <w:bookmarkEnd w:id="117"/>
      <w:bookmarkEnd w:id="118"/>
      <w:bookmarkEnd w:id="119"/>
    </w:p>
    <w:p w14:paraId="0DBB65B3" w14:textId="459A27D2" w:rsidR="00AA11CC" w:rsidRPr="000A0BCE" w:rsidRDefault="00AA11CC" w:rsidP="00DA4370">
      <w:pPr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3. Waktu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Jumat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r w:rsidR="001056D6">
        <w:rPr>
          <w:rFonts w:ascii="Times New Roman" w:hAnsi="Times New Roman" w:cs="Times New Roman"/>
          <w:sz w:val="24"/>
          <w:szCs w:val="24"/>
        </w:rPr>
        <w:t>09</w:t>
      </w:r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  <w:r w:rsidR="001056D6">
        <w:rPr>
          <w:rFonts w:ascii="Times New Roman" w:hAnsi="Times New Roman" w:cs="Times New Roman"/>
          <w:sz w:val="24"/>
          <w:szCs w:val="24"/>
        </w:rPr>
        <w:t>00</w:t>
      </w:r>
      <w:r w:rsidR="000A0BCE" w:rsidRPr="000A0BCE">
        <w:rPr>
          <w:rFonts w:ascii="Times New Roman" w:hAnsi="Times New Roman" w:cs="Times New Roman"/>
          <w:sz w:val="24"/>
          <w:szCs w:val="24"/>
        </w:rPr>
        <w:t xml:space="preserve"> WIB – 17.00 WIB,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</w:p>
    <w:p w14:paraId="26A64F5D" w14:textId="103CDA75" w:rsidR="008D5231" w:rsidRPr="006F4FE6" w:rsidRDefault="008D5231" w:rsidP="00E2238E">
      <w:pPr>
        <w:pStyle w:val="Heading3"/>
        <w:numPr>
          <w:ilvl w:val="2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20" w:name="_Toc91426372"/>
      <w:bookmarkStart w:id="121" w:name="_Toc93057631"/>
      <w:bookmarkStart w:id="122" w:name="_Toc124410779"/>
      <w:r w:rsidRPr="006F4FE6">
        <w:rPr>
          <w:rFonts w:ascii="Times New Roman" w:hAnsi="Times New Roman" w:cs="Times New Roman"/>
          <w:b/>
          <w:bCs/>
          <w:color w:val="auto"/>
        </w:rPr>
        <w:t>Tempat Pelaksanaan</w:t>
      </w:r>
      <w:bookmarkEnd w:id="120"/>
      <w:bookmarkEnd w:id="121"/>
      <w:bookmarkEnd w:id="122"/>
    </w:p>
    <w:p w14:paraId="10CF02A8" w14:textId="70B9DC68" w:rsidR="00BC7540" w:rsidRPr="000A0BCE" w:rsidRDefault="000A0BCE" w:rsidP="000A0BCE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di</w:t>
      </w:r>
      <w:r w:rsidR="0059178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Pr="000A0BCE">
        <w:rPr>
          <w:rFonts w:ascii="Times New Roman" w:hAnsi="Times New Roman" w:cs="Times New Roman"/>
          <w:sz w:val="24"/>
          <w:szCs w:val="24"/>
        </w:rPr>
        <w:t xml:space="preserve"> PT </w:t>
      </w:r>
      <w:r w:rsidR="00591788">
        <w:rPr>
          <w:rFonts w:ascii="Times New Roman" w:hAnsi="Times New Roman" w:cs="Times New Roman"/>
          <w:sz w:val="24"/>
          <w:szCs w:val="24"/>
        </w:rPr>
        <w:t>ODISYS INDONESIA</w:t>
      </w:r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Pr="000A0BCE">
        <w:rPr>
          <w:rFonts w:ascii="Times New Roman" w:hAnsi="Times New Roman" w:cs="Times New Roman"/>
          <w:sz w:val="24"/>
          <w:szCs w:val="24"/>
        </w:rPr>
        <w:t xml:space="preserve">di </w:t>
      </w:r>
      <w:r w:rsidR="00591788">
        <w:rPr>
          <w:rFonts w:ascii="Times New Roman" w:hAnsi="Times New Roman" w:cs="Times New Roman"/>
          <w:sz w:val="24"/>
          <w:szCs w:val="24"/>
        </w:rPr>
        <w:t>Ruko RSN 2 Grand Galaxy City No 66</w:t>
      </w:r>
      <w:r w:rsidRPr="000A0BCE">
        <w:rPr>
          <w:rFonts w:ascii="Times New Roman" w:hAnsi="Times New Roman" w:cs="Times New Roman"/>
          <w:sz w:val="24"/>
          <w:szCs w:val="24"/>
        </w:rPr>
        <w:t>, Kota</w:t>
      </w:r>
      <w:r w:rsidR="00591788">
        <w:rPr>
          <w:rFonts w:ascii="Times New Roman" w:hAnsi="Times New Roman" w:cs="Times New Roman"/>
          <w:sz w:val="24"/>
          <w:szCs w:val="24"/>
        </w:rPr>
        <w:t xml:space="preserve"> Bekasi</w:t>
      </w:r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Barat.</w:t>
      </w:r>
    </w:p>
    <w:p w14:paraId="22B45673" w14:textId="597D10B6" w:rsidR="0026641E" w:rsidRDefault="00295603" w:rsidP="0026641E">
      <w:pPr>
        <w:pStyle w:val="Heading2"/>
        <w:numPr>
          <w:ilvl w:val="1"/>
          <w:numId w:val="9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3" w:name="_Toc91426373"/>
      <w:bookmarkStart w:id="124" w:name="_Toc93057632"/>
      <w:bookmarkStart w:id="125" w:name="_Toc124410780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Jadwal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giatan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rta </w:t>
      </w:r>
      <w:proofErr w:type="spellStart"/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okasi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W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ktu</w:t>
      </w:r>
      <w:bookmarkStart w:id="126" w:name="_Toc91426374"/>
      <w:bookmarkStart w:id="127" w:name="_Toc93057633"/>
      <w:bookmarkEnd w:id="123"/>
      <w:bookmarkEnd w:id="124"/>
      <w:bookmarkEnd w:id="125"/>
    </w:p>
    <w:tbl>
      <w:tblPr>
        <w:tblW w:w="8195" w:type="dxa"/>
        <w:tblLook w:val="04A0" w:firstRow="1" w:lastRow="0" w:firstColumn="1" w:lastColumn="0" w:noHBand="0" w:noVBand="1"/>
      </w:tblPr>
      <w:tblGrid>
        <w:gridCol w:w="510"/>
        <w:gridCol w:w="2283"/>
        <w:gridCol w:w="403"/>
        <w:gridCol w:w="406"/>
        <w:gridCol w:w="406"/>
        <w:gridCol w:w="407"/>
        <w:gridCol w:w="406"/>
        <w:gridCol w:w="406"/>
        <w:gridCol w:w="406"/>
        <w:gridCol w:w="407"/>
        <w:gridCol w:w="406"/>
        <w:gridCol w:w="437"/>
        <w:gridCol w:w="437"/>
        <w:gridCol w:w="439"/>
        <w:gridCol w:w="436"/>
      </w:tblGrid>
      <w:tr w:rsidR="00DA604D" w:rsidRPr="00C1542C" w14:paraId="0B33F719" w14:textId="72EEFD23" w:rsidTr="00DA604D">
        <w:trPr>
          <w:trHeight w:val="223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B0BD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No</w:t>
            </w:r>
          </w:p>
        </w:tc>
        <w:tc>
          <w:tcPr>
            <w:tcW w:w="2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B28F1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Nama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giatan</w:t>
            </w:r>
            <w:proofErr w:type="spellEnd"/>
          </w:p>
        </w:tc>
        <w:tc>
          <w:tcPr>
            <w:tcW w:w="5402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20FDD" w14:textId="1EA18F1B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Minggu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-</w:t>
            </w:r>
          </w:p>
        </w:tc>
      </w:tr>
      <w:tr w:rsidR="00DA604D" w:rsidRPr="00C1542C" w14:paraId="0BA543B8" w14:textId="13D77DB6" w:rsidTr="00DA604D">
        <w:trPr>
          <w:trHeight w:val="223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B35A6" w14:textId="77777777" w:rsidR="00DA604D" w:rsidRPr="009A096A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60AA7" w14:textId="77777777" w:rsidR="00DA604D" w:rsidRPr="009A096A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9157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BAD4B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3E54C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3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06049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4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ABBE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5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FED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6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B058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7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FBED9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8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9444D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9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E2407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0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E328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1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F3B5D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2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CFE5C39" w14:textId="7160A746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3</w:t>
            </w:r>
          </w:p>
        </w:tc>
      </w:tr>
      <w:tr w:rsidR="00DA604D" w:rsidRPr="00C1542C" w14:paraId="54FC6BEF" w14:textId="5524DDE2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390A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15A52" w14:textId="77777777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enalan</w:t>
            </w:r>
            <w:proofErr w:type="spellEnd"/>
          </w:p>
        </w:tc>
        <w:tc>
          <w:tcPr>
            <w:tcW w:w="5402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610584" w14:textId="1F909773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DA604D" w:rsidRPr="00C1542C" w14:paraId="485EA6E4" w14:textId="5F1D475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58F4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16A6BC" w14:textId="1507144C" w:rsidR="00DA604D" w:rsidRPr="00C010BD" w:rsidRDefault="00DA604D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wawancara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20072B3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21B0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29B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3299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EBCC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DDA7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3DB5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2114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D18D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E16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30D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C762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146726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258A095" w14:textId="06A0BBAF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54D0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D9A57F" w14:textId="3DF6EA5D" w:rsidR="00DA604D" w:rsidRPr="00C010BD" w:rsidRDefault="00DA604D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kena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rusahaan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15AEAE6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5D19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7018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23FD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932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599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935D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4382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AF42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4662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01A5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0826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4CD44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DE6767F" w14:textId="2177C958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5602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7757D" w14:textId="7B609EFA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Setup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jek</w:t>
            </w:r>
            <w:proofErr w:type="spellEnd"/>
          </w:p>
        </w:tc>
        <w:tc>
          <w:tcPr>
            <w:tcW w:w="496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031FC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</w:tcPr>
          <w:p w14:paraId="0B73F5A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C5FD5DA" w14:textId="7AA3185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CCD3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A749B" w14:textId="0CBBD12B" w:rsidR="00DA604D" w:rsidRPr="00C010BD" w:rsidRDefault="00DA604D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software y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ibutuhkan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99810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C9F3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5F20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1DA1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89A5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6E5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4130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A8ED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5C64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3C61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4353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9F0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E9052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B2C1C76" w14:textId="4F76F99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BF5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33DA7" w14:textId="2B9A415E" w:rsidR="00DA604D" w:rsidRPr="00C010BD" w:rsidRDefault="00DA604D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lone repository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5D115E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40DC8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A3DE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5AC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B2FC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539C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6D95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BD79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3D3A63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C368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3B55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58100F6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51E29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650E8B0" w14:textId="3A6E47F8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CDB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913275" w14:textId="4778D3E4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97CF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C982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175EA6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D7FC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D3E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FEEA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35D2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A5F6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A433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15E3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71CA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3C60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3CBC6C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A09F420" w14:textId="2B952698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5082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7AA9A" w14:textId="00FD5CF9" w:rsidR="00DA604D" w:rsidRPr="00EF02F4" w:rsidRDefault="00DA604D" w:rsidP="00EF02F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EF02F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UA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Kamadjaj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Logistic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F879E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69C0A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3118F4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370B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F8CE7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167B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874C1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7FF09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3EAF7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DD7E4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42702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8D4E2B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F6637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1B78F78" w14:textId="6E51D82A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5C1F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2BD2C8" w14:textId="7D926481" w:rsidR="00DA604D" w:rsidRPr="00EF02F4" w:rsidRDefault="00DA604D" w:rsidP="00EF02F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internal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B420BA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C542E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A49E3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55847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7616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F1AC7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7387E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32C92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B6AC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D3D1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BCCC6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0F994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DEB59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A76DD62" w14:textId="7EE98F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B826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57FED" w14:textId="3A35A4EA" w:rsidR="00DA604D" w:rsidRPr="00F7134C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Development</w:t>
            </w:r>
          </w:p>
        </w:tc>
        <w:tc>
          <w:tcPr>
            <w:tcW w:w="4966" w:type="dxa"/>
            <w:gridSpan w:val="1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B0AB6" w14:textId="7D6D4615" w:rsidR="00DA604D" w:rsidRPr="003C7176" w:rsidRDefault="00DA604D" w:rsidP="00F713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1375C7D" w14:textId="77777777" w:rsidR="00DA604D" w:rsidRPr="003C7176" w:rsidRDefault="00DA604D" w:rsidP="00F713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ACA2DE2" w14:textId="23E41B54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2775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A0C1E" w14:textId="791C40DF" w:rsidR="00DA604D" w:rsidRPr="00F7134C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Armada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6AFB2D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6DAB9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BA71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25761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3049A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6DB9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A3321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51DA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0E86B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2595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B4AE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5855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F918E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6105949" w14:textId="6F3DBA1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B67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ECF96" w14:textId="6004986E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E2E92B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BF85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806EF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EE72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966BE0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595CE5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1AB73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F406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994D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E09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301A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D26F9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E18486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4814115" w14:textId="749EE3E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706F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7FBDE3" w14:textId="28B4C2F3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 Detail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5A4701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C751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D5250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F9B14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8125B2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F3AF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C5C2C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D930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8F15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47A04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DC6C1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2C172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E99BCC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946E671" w14:textId="3AEC1069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3DCE3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1C126F" w14:textId="77AD56F8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Location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FBDDA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B7230E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CA9F0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42ACB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6E91A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A51D8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69AEC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63357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0674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529F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897B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21CC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D3E582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B1BED89" w14:textId="2BC77E2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77B4C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5E2A53" w14:textId="7DBFAAB4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8AA6A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D28B2E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643E6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B9EFB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2F4A6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4721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A4B0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4D83D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8AF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F5D8F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90965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4DDC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F3F25F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E0B839D" w14:textId="54A0240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DB42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55EF86" w14:textId="7A6C7EA7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2C4F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3DB170A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FB6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D0548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4782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5CCED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77855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432AC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CCFBC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3887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7E7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F77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E9252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D7149AF" w14:textId="6E6715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87F45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B5CB1C" w14:textId="53D89E35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D9D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C892A8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0AED7E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E6EF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F14120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05ADD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EB6D5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DB6A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E4488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BE6D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6F624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199B8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3B4E14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3B6EF2" w14:textId="4D33584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C73C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B2CC26" w14:textId="690411E8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 Detail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4E976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1272AE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BC63C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14DB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0E6A3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0DEE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7A6D3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BC95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B389A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B5CA1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1724E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EEB8F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5CF77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28D1D6E" w14:textId="4320FCC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136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4FD2E6" w14:textId="62B1AC89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tMstcodes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5A86D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F4A6CC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7AFCA2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A550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1CC4C3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9420E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E6E9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A4A32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14711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42D88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A22E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9948D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38E010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7FCABD9" w14:textId="59CB8114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312FD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523F8" w14:textId="4B4D4B98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Update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fil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41CB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FD84D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9B9F1B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79E67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8B7B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481D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F71B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DD855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508C8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2C0CE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F7EF6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A83B6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F23B3E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FC8333" w14:textId="47BA9F3B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8A9B3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2322E" w14:textId="2DC1BD24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irim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rameter </w:t>
            </w:r>
            <w:proofErr w:type="spellStart"/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UR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ntu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BB90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F6CCE2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1EFDE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CFF4DE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5B64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48E4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1F87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E4D8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B3B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2F175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A070E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181C2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7B785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433AA84" w14:textId="64C3AC1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84DB5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EC4AF" w14:textId="6F3E561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rang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C5CF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F85A03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A1E19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D56F4D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FB469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D062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534A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D1752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8869D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1C6B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1DB6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B1F1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1AEDBE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8C72D89" w14:textId="6C381BEA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4E13A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55E56F" w14:textId="2FD6FC26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ongkar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rang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4FB8C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70820A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3961A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C63D0A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479A9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024E1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7BEF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36B1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1023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FBB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0F835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2E498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F93D3C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0465DD0" w14:textId="25301ED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EE0F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194BBC" w14:textId="00F911CB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ST API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validasi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7B23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04DBD8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72B5E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BA116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43966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5291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6A19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01DAD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58B2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2731B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AB840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F43FF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21BAB4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9AFB08A" w14:textId="3A8734E3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786DE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1CFF74" w14:textId="69DB5D3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U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g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menu “Pallet Tracking”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80B20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3A6274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DFC08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EAB4D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228913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7E78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5962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1A62D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0055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AA07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AF3B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457F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004BDB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43C52F2" w14:textId="00EFA3E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AA522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E76B0" w14:textId="03F863CB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BC139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80635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22F96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C65ED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2804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57028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C597F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62A6D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A8032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8D3EE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371B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1F84F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46F76D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636236E" w14:textId="432FBAA0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A80B7C" w14:textId="30A2DC52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D7DD8" w14:textId="56422BCA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am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E53D4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fiteri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61B39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385D1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A1743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F48B9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D0F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25E14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E1EA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2A9B3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90C5A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FB4E2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F196F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8698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91776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4DFC249" w14:textId="34208C4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DB334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4AFABF" w14:textId="2D0D5A32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Car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alet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21D9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B63080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6F87F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1383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7B76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63E7A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EB9AC9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1F9B1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8D809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8B2C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07A0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5FB8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B36D5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DA90F70" w14:textId="017791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E433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F5FC0F" w14:textId="64DAD2D1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Enkrips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Base6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da User Pi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D3AC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14DA9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8D041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D87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93FD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2FE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F3096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FBD3D4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E51D8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AB394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16CA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711E6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319B4B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33CDA15" w14:textId="6C3675F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8960F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5AB1E9" w14:textId="209EFE1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Sete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ssword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dasar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5 digit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NIK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6815F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00BF5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7A4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F53F3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5F31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AE33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7A869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38B67F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03F4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86A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94071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FDD6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57A35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555373B" w14:textId="3D217BE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D413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BC1C9" w14:textId="2B77FA9F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 SMU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85F79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781ED7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406C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4F6F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43CA3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B22B8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3D8C3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38616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FFDCDA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6C7C86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FE2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0FC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89AEA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7F39FBE" w14:textId="7A2C481F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A855C1" w14:textId="43885C4F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EEAE39" w14:textId="0BB37C95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tampi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Ceta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 SMU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9E83C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1E5D9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4B820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862B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7F0E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68650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9B0F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06B65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8E13E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D9D645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1F7A5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A5CE9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FD7C9F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0175C97" w14:textId="646B05FB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2B4ED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7B734E" w14:textId="0491D56B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ata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la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sssessment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Questio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0346FD" w14:textId="2CFE48D3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70E9B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88411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355DF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6325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94064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C1C0D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FB31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5B7D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7BA2E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651C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51C773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D1497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E6623C6" w14:textId="0FFB7D66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7B65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1B39" w14:textId="04A9CE02" w:rsidR="00DA604D" w:rsidRPr="00F7134C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lajar</w:t>
            </w:r>
            <w:proofErr w:type="spellEnd"/>
          </w:p>
        </w:tc>
        <w:tc>
          <w:tcPr>
            <w:tcW w:w="496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10179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</w:tcPr>
          <w:p w14:paraId="3E06639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686BF5F" w14:textId="1627277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72F9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90BFE" w14:textId="1C266A69" w:rsidR="00DA604D" w:rsidRPr="00C010B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ckages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utoCRUD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3AFDF73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36E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3C11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3574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873B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D334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4791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73D6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B798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1F31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81C1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A6A8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720EB7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3F7E794" w14:textId="44F751F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834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76DB45" w14:textId="1DE19DA2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8B30BA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JSON response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6A5A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CCEE63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62BC4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DEAB2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59584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9B81F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D5BE1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EA5E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D445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4A9F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A9E83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F2EE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F110B4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CE020D5" w14:textId="2BEAC81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1E57D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1DBE49" w14:textId="50A4F851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062639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UI Kit Livewire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19B9C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9F20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C6900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8FE05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E9F33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0BF5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932B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EC571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63D2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4467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16DB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1B282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90AC24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9C2E82" w14:textId="5CCC89F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0320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07C675" w14:textId="4B5CAF23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JQuery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556E0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A5E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B8468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7078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A67C4D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F84CC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5A6E0E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F2A5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D7B0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A001B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6E41D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E09AB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DD5B6F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02B7ED1C" w14:textId="7AD86988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C414B5" w14:textId="30500780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5B3413" w14:textId="2B32E7DB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CRUD AJAX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E9B25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6A991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8065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EE7E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8A4751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2D749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2DFD7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767E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0925B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F8A47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C9370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1C9C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B557DC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FAAA3AE" w14:textId="79C6AFAD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39EB1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FBEE26" w14:textId="0B880D69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Golang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EC15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F346F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F733F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92A08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25C55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09A6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01698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239DB0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448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E2F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A4C5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E6D0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64E7A2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</w:tbl>
    <w:p w14:paraId="2DF708D5" w14:textId="77777777" w:rsidR="0026641E" w:rsidRPr="0026641E" w:rsidRDefault="0026641E" w:rsidP="0026641E"/>
    <w:p w14:paraId="5942C823" w14:textId="77C38438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26641E">
        <w:rPr>
          <w:rFonts w:ascii="Times New Roman" w:hAnsi="Times New Roman" w:cs="Times New Roman"/>
          <w:sz w:val="28"/>
          <w:szCs w:val="28"/>
        </w:rPr>
        <w:br w:type="page"/>
      </w:r>
      <w:r w:rsidR="00C179DC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  <w:r w:rsidR="00B15878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082C003A" w14:textId="6D77A07C" w:rsidR="000D56CF" w:rsidRPr="000D56CF" w:rsidRDefault="00295603" w:rsidP="000D56CF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28" w:name="_Toc124410781"/>
      <w:r w:rsidRPr="009C4736">
        <w:rPr>
          <w:rFonts w:ascii="Times New Roman" w:hAnsi="Times New Roman" w:cs="Times New Roman"/>
          <w:b/>
          <w:color w:val="auto"/>
          <w:sz w:val="28"/>
          <w:szCs w:val="28"/>
        </w:rPr>
        <w:t>BAB II</w:t>
      </w:r>
      <w:bookmarkStart w:id="129" w:name="_Toc91426375"/>
      <w:bookmarkEnd w:id="126"/>
      <w:bookmarkEnd w:id="127"/>
      <w:bookmarkEnd w:id="128"/>
    </w:p>
    <w:p w14:paraId="42D885E9" w14:textId="19F39D84" w:rsidR="00BA7933" w:rsidRPr="00051D4B" w:rsidRDefault="00295603" w:rsidP="00540F6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30" w:name="_Toc92963748"/>
      <w:bookmarkStart w:id="131" w:name="_Toc92965094"/>
      <w:bookmarkStart w:id="132" w:name="_Toc92966223"/>
      <w:r w:rsidRPr="00051D4B">
        <w:rPr>
          <w:rFonts w:ascii="Times New Roman" w:hAnsi="Times New Roman" w:cs="Times New Roman"/>
          <w:b/>
          <w:bCs/>
          <w:sz w:val="28"/>
          <w:szCs w:val="28"/>
        </w:rPr>
        <w:t>TINJAUAN UMUM</w:t>
      </w:r>
      <w:bookmarkEnd w:id="129"/>
      <w:bookmarkEnd w:id="130"/>
      <w:bookmarkEnd w:id="131"/>
      <w:bookmarkEnd w:id="132"/>
    </w:p>
    <w:p w14:paraId="50CFCBFE" w14:textId="7C888A95" w:rsidR="00426E8D" w:rsidRPr="006F4FE6" w:rsidRDefault="00295603">
      <w:pPr>
        <w:pStyle w:val="Heading2"/>
        <w:numPr>
          <w:ilvl w:val="0"/>
          <w:numId w:val="2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33" w:name="_Toc91426376"/>
      <w:bookmarkStart w:id="134" w:name="_Toc93057634"/>
      <w:bookmarkStart w:id="135" w:name="_Toc124410782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Sejarah </w:t>
      </w:r>
      <w:bookmarkEnd w:id="133"/>
      <w:bookmarkEnd w:id="134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P</w:t>
      </w:r>
      <w:r w:rsidR="00404463">
        <w:rPr>
          <w:rFonts w:ascii="Times New Roman" w:hAnsi="Times New Roman" w:cs="Times New Roman"/>
          <w:b/>
          <w:color w:val="auto"/>
          <w:sz w:val="24"/>
          <w:szCs w:val="24"/>
        </w:rPr>
        <w:t>T ODISYS INDONESIA</w:t>
      </w:r>
      <w:bookmarkEnd w:id="135"/>
    </w:p>
    <w:p w14:paraId="435B2081" w14:textId="1A547758" w:rsidR="002B3645" w:rsidRDefault="002540E7" w:rsidP="00540F6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134781ED" w14:textId="1374764F" w:rsidR="00F62580" w:rsidRPr="002540E7" w:rsidRDefault="002540E7" w:rsidP="002B36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go.</w:t>
      </w:r>
    </w:p>
    <w:p w14:paraId="47A73C69" w14:textId="77777777" w:rsidR="00BC5E27" w:rsidRDefault="00BC5E27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A6CF605" w14:textId="49331486" w:rsidR="00D81C2B" w:rsidRDefault="00404463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1CAF96" wp14:editId="09DE3B3C">
            <wp:extent cx="3025402" cy="425450"/>
            <wp:effectExtent l="19050" t="19050" r="22860" b="1270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5402" cy="4254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3D91F7" w14:textId="468456B8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136" w:name="_Toc124175203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D55BEC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1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o </w:t>
      </w:r>
      <w:r w:rsidR="00404463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T ODISYS INDONESIA</w:t>
      </w:r>
      <w:bookmarkEnd w:id="136"/>
    </w:p>
    <w:p w14:paraId="4645DC26" w14:textId="0F02B5CF" w:rsidR="002B3645" w:rsidRPr="002B3645" w:rsidRDefault="00D96999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T ODISYS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is</w:t>
      </w:r>
    </w:p>
    <w:p w14:paraId="088033ED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37" w:name="_Toc86745699"/>
      <w:bookmarkStart w:id="138" w:name="_Toc86746679"/>
      <w:bookmarkStart w:id="139" w:name="_Toc87531682"/>
      <w:bookmarkStart w:id="140" w:name="_Toc87532050"/>
      <w:bookmarkStart w:id="141" w:name="_Toc90993309"/>
      <w:bookmarkStart w:id="142" w:name="_Toc90993468"/>
      <w:bookmarkStart w:id="143" w:name="_Toc91425459"/>
      <w:bookmarkStart w:id="144" w:name="_Toc91426377"/>
      <w:bookmarkStart w:id="145" w:name="_Toc91426454"/>
      <w:bookmarkStart w:id="146" w:name="_Toc91426766"/>
      <w:bookmarkStart w:id="147" w:name="_Toc91426829"/>
      <w:bookmarkStart w:id="148" w:name="_Toc91426892"/>
      <w:bookmarkStart w:id="149" w:name="_Toc91427333"/>
      <w:bookmarkStart w:id="150" w:name="_Toc91427433"/>
      <w:bookmarkStart w:id="151" w:name="_Toc91574561"/>
      <w:bookmarkStart w:id="152" w:name="_Toc91574826"/>
      <w:bookmarkStart w:id="153" w:name="_Toc91947645"/>
      <w:bookmarkStart w:id="154" w:name="_Toc92103389"/>
      <w:bookmarkStart w:id="155" w:name="_Toc92138798"/>
      <w:bookmarkStart w:id="156" w:name="_Toc92740150"/>
      <w:bookmarkStart w:id="157" w:name="_Toc92740236"/>
      <w:bookmarkStart w:id="158" w:name="_Toc92740323"/>
      <w:bookmarkStart w:id="159" w:name="_Toc92740410"/>
      <w:bookmarkStart w:id="160" w:name="_Toc92776552"/>
      <w:bookmarkStart w:id="161" w:name="_Toc92873901"/>
      <w:bookmarkStart w:id="162" w:name="_Toc92874312"/>
      <w:bookmarkStart w:id="163" w:name="_Toc92874663"/>
      <w:bookmarkStart w:id="164" w:name="_Toc92921131"/>
      <w:bookmarkStart w:id="165" w:name="_Toc92921230"/>
      <w:bookmarkStart w:id="166" w:name="_Toc92958279"/>
      <w:bookmarkStart w:id="167" w:name="_Toc92963750"/>
      <w:bookmarkStart w:id="168" w:name="_Toc92965096"/>
      <w:bookmarkStart w:id="169" w:name="_Toc92966225"/>
      <w:bookmarkStart w:id="170" w:name="_Toc92999826"/>
      <w:bookmarkStart w:id="171" w:name="_Toc93003740"/>
      <w:bookmarkStart w:id="172" w:name="_Toc93004068"/>
      <w:bookmarkStart w:id="173" w:name="_Toc93046861"/>
      <w:bookmarkStart w:id="174" w:name="_Toc93046955"/>
      <w:bookmarkStart w:id="175" w:name="_Toc93057635"/>
      <w:bookmarkStart w:id="176" w:name="_Toc117378158"/>
      <w:bookmarkStart w:id="177" w:name="_Toc124150831"/>
      <w:bookmarkStart w:id="178" w:name="_Toc124168067"/>
      <w:bookmarkStart w:id="179" w:name="_Toc124173600"/>
      <w:bookmarkStart w:id="180" w:name="_Toc124175160"/>
      <w:bookmarkStart w:id="181" w:name="_Toc124410783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</w:p>
    <w:p w14:paraId="02062BC1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82" w:name="_Toc86745700"/>
      <w:bookmarkStart w:id="183" w:name="_Toc86746680"/>
      <w:bookmarkStart w:id="184" w:name="_Toc87531683"/>
      <w:bookmarkStart w:id="185" w:name="_Toc87532051"/>
      <w:bookmarkStart w:id="186" w:name="_Toc90993310"/>
      <w:bookmarkStart w:id="187" w:name="_Toc90993469"/>
      <w:bookmarkStart w:id="188" w:name="_Toc91425460"/>
      <w:bookmarkStart w:id="189" w:name="_Toc91426378"/>
      <w:bookmarkStart w:id="190" w:name="_Toc91426455"/>
      <w:bookmarkStart w:id="191" w:name="_Toc91426767"/>
      <w:bookmarkStart w:id="192" w:name="_Toc91426830"/>
      <w:bookmarkStart w:id="193" w:name="_Toc91426893"/>
      <w:bookmarkStart w:id="194" w:name="_Toc91427334"/>
      <w:bookmarkStart w:id="195" w:name="_Toc91427434"/>
      <w:bookmarkStart w:id="196" w:name="_Toc91574562"/>
      <w:bookmarkStart w:id="197" w:name="_Toc91574827"/>
      <w:bookmarkStart w:id="198" w:name="_Toc91947646"/>
      <w:bookmarkStart w:id="199" w:name="_Toc92103390"/>
      <w:bookmarkStart w:id="200" w:name="_Toc92138799"/>
      <w:bookmarkStart w:id="201" w:name="_Toc92740151"/>
      <w:bookmarkStart w:id="202" w:name="_Toc92740237"/>
      <w:bookmarkStart w:id="203" w:name="_Toc92740324"/>
      <w:bookmarkStart w:id="204" w:name="_Toc92740411"/>
      <w:bookmarkStart w:id="205" w:name="_Toc92776553"/>
      <w:bookmarkStart w:id="206" w:name="_Toc92873902"/>
      <w:bookmarkStart w:id="207" w:name="_Toc92874313"/>
      <w:bookmarkStart w:id="208" w:name="_Toc92874664"/>
      <w:bookmarkStart w:id="209" w:name="_Toc92921132"/>
      <w:bookmarkStart w:id="210" w:name="_Toc92921231"/>
      <w:bookmarkStart w:id="211" w:name="_Toc92958280"/>
      <w:bookmarkStart w:id="212" w:name="_Toc92963751"/>
      <w:bookmarkStart w:id="213" w:name="_Toc92965097"/>
      <w:bookmarkStart w:id="214" w:name="_Toc92966226"/>
      <w:bookmarkStart w:id="215" w:name="_Toc92999827"/>
      <w:bookmarkStart w:id="216" w:name="_Toc93003741"/>
      <w:bookmarkStart w:id="217" w:name="_Toc93004069"/>
      <w:bookmarkStart w:id="218" w:name="_Toc93046862"/>
      <w:bookmarkStart w:id="219" w:name="_Toc93046956"/>
      <w:bookmarkStart w:id="220" w:name="_Toc93057636"/>
      <w:bookmarkStart w:id="221" w:name="_Toc117378159"/>
      <w:bookmarkStart w:id="222" w:name="_Toc124150832"/>
      <w:bookmarkStart w:id="223" w:name="_Toc124168068"/>
      <w:bookmarkStart w:id="224" w:name="_Toc124173601"/>
      <w:bookmarkStart w:id="225" w:name="_Toc124175161"/>
      <w:bookmarkStart w:id="226" w:name="_Toc124410784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</w:p>
    <w:p w14:paraId="5DAA189A" w14:textId="77777777" w:rsidR="00426E8D" w:rsidRPr="006F4FE6" w:rsidRDefault="00426E8D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227" w:name="_Toc86745701"/>
      <w:bookmarkStart w:id="228" w:name="_Toc86746681"/>
      <w:bookmarkStart w:id="229" w:name="_Toc87531684"/>
      <w:bookmarkStart w:id="230" w:name="_Toc87532052"/>
      <w:bookmarkStart w:id="231" w:name="_Toc90993311"/>
      <w:bookmarkStart w:id="232" w:name="_Toc90993470"/>
      <w:bookmarkStart w:id="233" w:name="_Toc91425461"/>
      <w:bookmarkStart w:id="234" w:name="_Toc91426379"/>
      <w:bookmarkStart w:id="235" w:name="_Toc91426456"/>
      <w:bookmarkStart w:id="236" w:name="_Toc91426768"/>
      <w:bookmarkStart w:id="237" w:name="_Toc91426831"/>
      <w:bookmarkStart w:id="238" w:name="_Toc91426894"/>
      <w:bookmarkStart w:id="239" w:name="_Toc91427335"/>
      <w:bookmarkStart w:id="240" w:name="_Toc91427435"/>
      <w:bookmarkStart w:id="241" w:name="_Toc91574563"/>
      <w:bookmarkStart w:id="242" w:name="_Toc91574828"/>
      <w:bookmarkStart w:id="243" w:name="_Toc91947647"/>
      <w:bookmarkStart w:id="244" w:name="_Toc92103391"/>
      <w:bookmarkStart w:id="245" w:name="_Toc92138800"/>
      <w:bookmarkStart w:id="246" w:name="_Toc92740152"/>
      <w:bookmarkStart w:id="247" w:name="_Toc92740238"/>
      <w:bookmarkStart w:id="248" w:name="_Toc92740325"/>
      <w:bookmarkStart w:id="249" w:name="_Toc92740412"/>
      <w:bookmarkStart w:id="250" w:name="_Toc92776554"/>
      <w:bookmarkStart w:id="251" w:name="_Toc92873903"/>
      <w:bookmarkStart w:id="252" w:name="_Toc92874314"/>
      <w:bookmarkStart w:id="253" w:name="_Toc92874665"/>
      <w:bookmarkStart w:id="254" w:name="_Toc92921133"/>
      <w:bookmarkStart w:id="255" w:name="_Toc92921232"/>
      <w:bookmarkStart w:id="256" w:name="_Toc92958281"/>
      <w:bookmarkStart w:id="257" w:name="_Toc92963752"/>
      <w:bookmarkStart w:id="258" w:name="_Toc92965098"/>
      <w:bookmarkStart w:id="259" w:name="_Toc92966227"/>
      <w:bookmarkStart w:id="260" w:name="_Toc92999828"/>
      <w:bookmarkStart w:id="261" w:name="_Toc93003742"/>
      <w:bookmarkStart w:id="262" w:name="_Toc93004070"/>
      <w:bookmarkStart w:id="263" w:name="_Toc93046863"/>
      <w:bookmarkStart w:id="264" w:name="_Toc93046957"/>
      <w:bookmarkStart w:id="265" w:name="_Toc93057637"/>
      <w:bookmarkStart w:id="266" w:name="_Toc117378160"/>
      <w:bookmarkStart w:id="267" w:name="_Toc124150833"/>
      <w:bookmarkStart w:id="268" w:name="_Toc124168069"/>
      <w:bookmarkStart w:id="269" w:name="_Toc124173602"/>
      <w:bookmarkStart w:id="270" w:name="_Toc124175162"/>
      <w:bookmarkStart w:id="271" w:name="_Toc124410785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</w:p>
    <w:p w14:paraId="06337701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72" w:name="_Toc91574564"/>
      <w:bookmarkStart w:id="273" w:name="_Toc91574829"/>
      <w:bookmarkStart w:id="274" w:name="_Toc91947648"/>
      <w:bookmarkStart w:id="275" w:name="_Toc92103392"/>
      <w:bookmarkStart w:id="276" w:name="_Toc92138801"/>
      <w:bookmarkStart w:id="277" w:name="_Toc92740153"/>
      <w:bookmarkStart w:id="278" w:name="_Toc92740239"/>
      <w:bookmarkStart w:id="279" w:name="_Toc92740326"/>
      <w:bookmarkStart w:id="280" w:name="_Toc92740413"/>
      <w:bookmarkStart w:id="281" w:name="_Toc92776555"/>
      <w:bookmarkStart w:id="282" w:name="_Toc92873904"/>
      <w:bookmarkStart w:id="283" w:name="_Toc92874315"/>
      <w:bookmarkStart w:id="284" w:name="_Toc92874666"/>
      <w:bookmarkStart w:id="285" w:name="_Toc92921134"/>
      <w:bookmarkStart w:id="286" w:name="_Toc92921233"/>
      <w:bookmarkStart w:id="287" w:name="_Toc92958282"/>
      <w:bookmarkStart w:id="288" w:name="_Toc92963753"/>
      <w:bookmarkStart w:id="289" w:name="_Toc92965099"/>
      <w:bookmarkStart w:id="290" w:name="_Toc92966228"/>
      <w:bookmarkStart w:id="291" w:name="_Toc92999829"/>
      <w:bookmarkStart w:id="292" w:name="_Toc93003743"/>
      <w:bookmarkStart w:id="293" w:name="_Toc93004071"/>
      <w:bookmarkStart w:id="294" w:name="_Toc93046864"/>
      <w:bookmarkStart w:id="295" w:name="_Toc93046958"/>
      <w:bookmarkStart w:id="296" w:name="_Toc93057638"/>
      <w:bookmarkStart w:id="297" w:name="_Toc117378161"/>
      <w:bookmarkStart w:id="298" w:name="_Toc124150834"/>
      <w:bookmarkStart w:id="299" w:name="_Toc124168070"/>
      <w:bookmarkStart w:id="300" w:name="_Toc124173603"/>
      <w:bookmarkStart w:id="301" w:name="_Toc124175163"/>
      <w:bookmarkStart w:id="302" w:name="_Toc124410786"/>
      <w:bookmarkStart w:id="303" w:name="_Toc91426380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</w:p>
    <w:p w14:paraId="7F0919FD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04" w:name="_Toc92740154"/>
      <w:bookmarkStart w:id="305" w:name="_Toc92740240"/>
      <w:bookmarkStart w:id="306" w:name="_Toc92740327"/>
      <w:bookmarkStart w:id="307" w:name="_Toc92740414"/>
      <w:bookmarkStart w:id="308" w:name="_Toc92776556"/>
      <w:bookmarkStart w:id="309" w:name="_Toc92873905"/>
      <w:bookmarkStart w:id="310" w:name="_Toc92874316"/>
      <w:bookmarkStart w:id="311" w:name="_Toc92874667"/>
      <w:bookmarkStart w:id="312" w:name="_Toc92921135"/>
      <w:bookmarkStart w:id="313" w:name="_Toc92921234"/>
      <w:bookmarkStart w:id="314" w:name="_Toc92958283"/>
      <w:bookmarkStart w:id="315" w:name="_Toc92963754"/>
      <w:bookmarkStart w:id="316" w:name="_Toc92965100"/>
      <w:bookmarkStart w:id="317" w:name="_Toc92966229"/>
      <w:bookmarkStart w:id="318" w:name="_Toc92999830"/>
      <w:bookmarkStart w:id="319" w:name="_Toc93003744"/>
      <w:bookmarkStart w:id="320" w:name="_Toc93004072"/>
      <w:bookmarkStart w:id="321" w:name="_Toc93046865"/>
      <w:bookmarkStart w:id="322" w:name="_Toc93046959"/>
      <w:bookmarkStart w:id="323" w:name="_Toc93057639"/>
      <w:bookmarkStart w:id="324" w:name="_Toc117378162"/>
      <w:bookmarkStart w:id="325" w:name="_Toc124150835"/>
      <w:bookmarkStart w:id="326" w:name="_Toc124168071"/>
      <w:bookmarkStart w:id="327" w:name="_Toc124173604"/>
      <w:bookmarkStart w:id="328" w:name="_Toc124175164"/>
      <w:bookmarkStart w:id="329" w:name="_Toc124410787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</w:p>
    <w:p w14:paraId="25566AC5" w14:textId="77777777" w:rsidR="00AB6465" w:rsidRPr="006F4FE6" w:rsidRDefault="00AB6465">
      <w:pPr>
        <w:pStyle w:val="ListParagraph"/>
        <w:keepNext/>
        <w:keepLines/>
        <w:numPr>
          <w:ilvl w:val="1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30" w:name="_Toc92740155"/>
      <w:bookmarkStart w:id="331" w:name="_Toc92740241"/>
      <w:bookmarkStart w:id="332" w:name="_Toc92740328"/>
      <w:bookmarkStart w:id="333" w:name="_Toc92740415"/>
      <w:bookmarkStart w:id="334" w:name="_Toc92776557"/>
      <w:bookmarkStart w:id="335" w:name="_Toc92873906"/>
      <w:bookmarkStart w:id="336" w:name="_Toc92874317"/>
      <w:bookmarkStart w:id="337" w:name="_Toc92874668"/>
      <w:bookmarkStart w:id="338" w:name="_Toc92921136"/>
      <w:bookmarkStart w:id="339" w:name="_Toc92921235"/>
      <w:bookmarkStart w:id="340" w:name="_Toc92958284"/>
      <w:bookmarkStart w:id="341" w:name="_Toc92963755"/>
      <w:bookmarkStart w:id="342" w:name="_Toc92965101"/>
      <w:bookmarkStart w:id="343" w:name="_Toc92966230"/>
      <w:bookmarkStart w:id="344" w:name="_Toc92999831"/>
      <w:bookmarkStart w:id="345" w:name="_Toc93003745"/>
      <w:bookmarkStart w:id="346" w:name="_Toc93004073"/>
      <w:bookmarkStart w:id="347" w:name="_Toc93046866"/>
      <w:bookmarkStart w:id="348" w:name="_Toc93046960"/>
      <w:bookmarkStart w:id="349" w:name="_Toc93057640"/>
      <w:bookmarkStart w:id="350" w:name="_Toc117378163"/>
      <w:bookmarkStart w:id="351" w:name="_Toc124150836"/>
      <w:bookmarkStart w:id="352" w:name="_Toc124168072"/>
      <w:bookmarkStart w:id="353" w:name="_Toc124173605"/>
      <w:bookmarkStart w:id="354" w:name="_Toc124175165"/>
      <w:bookmarkStart w:id="355" w:name="_Toc124410788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</w:p>
    <w:p w14:paraId="260906F6" w14:textId="17001B46" w:rsidR="00295603" w:rsidRPr="006F4FE6" w:rsidRDefault="00E138AA">
      <w:pPr>
        <w:pStyle w:val="Heading2"/>
        <w:numPr>
          <w:ilvl w:val="1"/>
          <w:numId w:val="8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56" w:name="_Toc93057641"/>
      <w:bookmarkStart w:id="357" w:name="_Toc124410789"/>
      <w:proofErr w:type="spellStart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Kegi</w:t>
      </w:r>
      <w:r w:rsidR="00B37F8C" w:rsidRPr="006F4FE6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tan</w:t>
      </w:r>
      <w:proofErr w:type="spellEnd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303"/>
      <w:bookmarkEnd w:id="356"/>
      <w:r w:rsidR="00556182">
        <w:rPr>
          <w:rFonts w:ascii="Times New Roman" w:hAnsi="Times New Roman" w:cs="Times New Roman"/>
          <w:b/>
          <w:color w:val="auto"/>
          <w:sz w:val="24"/>
          <w:szCs w:val="24"/>
        </w:rPr>
        <w:t>PT ODISYS INDONESIA</w:t>
      </w:r>
      <w:bookmarkEnd w:id="357"/>
    </w:p>
    <w:p w14:paraId="52F719D7" w14:textId="1F9775DE" w:rsidR="00295E53" w:rsidRDefault="00C62180" w:rsidP="0037691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Morning Stand Up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Pl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Daily Sprin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Sprint Plan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2250"/>
        <w:gridCol w:w="3433"/>
      </w:tblGrid>
      <w:tr w:rsidR="00FC412B" w14:paraId="666240C0" w14:textId="77777777" w:rsidTr="002B57C6">
        <w:tc>
          <w:tcPr>
            <w:tcW w:w="625" w:type="dxa"/>
          </w:tcPr>
          <w:p w14:paraId="5905170D" w14:textId="281CC059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620" w:type="dxa"/>
          </w:tcPr>
          <w:p w14:paraId="33523EF1" w14:textId="18AF7FE4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2250" w:type="dxa"/>
          </w:tcPr>
          <w:p w14:paraId="754568A2" w14:textId="7847503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3433" w:type="dxa"/>
          </w:tcPr>
          <w:p w14:paraId="02CBFAD4" w14:textId="7A9EC6A2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FC412B" w14:paraId="2549A811" w14:textId="77777777" w:rsidTr="002B57C6">
        <w:tc>
          <w:tcPr>
            <w:tcW w:w="625" w:type="dxa"/>
          </w:tcPr>
          <w:p w14:paraId="625AE642" w14:textId="383727B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20" w:type="dxa"/>
          </w:tcPr>
          <w:p w14:paraId="54406105" w14:textId="1FD93BF8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FB6B1A0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44D6DE00" w14:textId="5BAF1BE0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4047AC">
              <w:rPr>
                <w:rFonts w:ascii="Times New Roman" w:hAnsi="Times New Roman" w:cs="Times New Roman"/>
                <w:sz w:val="24"/>
                <w:szCs w:val="24"/>
              </w:rPr>
              <w:t>09.00 – 09.30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020F7009" w14:textId="06EECFFC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DE92579" w14:textId="77777777" w:rsidR="00FC412B" w:rsidRPr="006F4FE6" w:rsidRDefault="00FC412B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35C732" w14:textId="77777777" w:rsidR="00AB6465" w:rsidRPr="006F4FE6" w:rsidRDefault="00AB6465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58" w:name="_Toc92740157"/>
      <w:bookmarkStart w:id="359" w:name="_Toc92740243"/>
      <w:bookmarkStart w:id="360" w:name="_Toc92740330"/>
      <w:bookmarkStart w:id="361" w:name="_Toc92740417"/>
      <w:bookmarkStart w:id="362" w:name="_Toc92776559"/>
      <w:bookmarkStart w:id="363" w:name="_Toc92873908"/>
      <w:bookmarkStart w:id="364" w:name="_Toc92874319"/>
      <w:bookmarkStart w:id="365" w:name="_Toc92874670"/>
      <w:bookmarkStart w:id="366" w:name="_Toc92921138"/>
      <w:bookmarkStart w:id="367" w:name="_Toc92921237"/>
      <w:bookmarkStart w:id="368" w:name="_Toc92958286"/>
      <w:bookmarkStart w:id="369" w:name="_Toc92963757"/>
      <w:bookmarkStart w:id="370" w:name="_Toc92965103"/>
      <w:bookmarkStart w:id="371" w:name="_Toc92966232"/>
      <w:bookmarkStart w:id="372" w:name="_Toc92999833"/>
      <w:bookmarkStart w:id="373" w:name="_Toc93003747"/>
      <w:bookmarkStart w:id="374" w:name="_Toc93004075"/>
      <w:bookmarkStart w:id="375" w:name="_Toc93046868"/>
      <w:bookmarkStart w:id="376" w:name="_Toc93046962"/>
      <w:bookmarkStart w:id="377" w:name="_Toc93057642"/>
      <w:bookmarkStart w:id="378" w:name="_Toc117378165"/>
      <w:bookmarkStart w:id="379" w:name="_Toc124150838"/>
      <w:bookmarkStart w:id="380" w:name="_Toc124168074"/>
      <w:bookmarkStart w:id="381" w:name="_Toc124173607"/>
      <w:bookmarkStart w:id="382" w:name="_Toc124175167"/>
      <w:bookmarkStart w:id="383" w:name="_Toc124410790"/>
      <w:bookmarkStart w:id="384" w:name="_Toc91426381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</w:p>
    <w:p w14:paraId="553E7763" w14:textId="17D25623" w:rsidR="00F57E9A" w:rsidRDefault="00E138AA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85" w:name="_Toc93057643"/>
      <w:bookmarkStart w:id="386" w:name="_Toc12441079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truktu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Organisasi</w:t>
      </w:r>
      <w:proofErr w:type="spellEnd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84"/>
      <w:bookmarkEnd w:id="385"/>
      <w:r w:rsidR="00404463">
        <w:rPr>
          <w:rFonts w:ascii="Times New Roman" w:hAnsi="Times New Roman" w:cs="Times New Roman"/>
          <w:b/>
          <w:bCs/>
          <w:color w:val="auto"/>
          <w:sz w:val="24"/>
          <w:szCs w:val="24"/>
        </w:rPr>
        <w:t>PT ODISYS INDONESIA</w:t>
      </w:r>
      <w:bookmarkEnd w:id="386"/>
    </w:p>
    <w:p w14:paraId="7AD98D46" w14:textId="6EBFE48A" w:rsidR="00295E53" w:rsidRDefault="005A390C" w:rsidP="005A390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</w:t>
      </w:r>
      <w:r w:rsidR="00404463">
        <w:rPr>
          <w:rFonts w:ascii="Times New Roman" w:hAnsi="Times New Roman" w:cs="Times New Roman"/>
          <w:sz w:val="24"/>
          <w:szCs w:val="24"/>
        </w:rPr>
        <w:t xml:space="preserve">T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</w:p>
    <w:p w14:paraId="5BABC932" w14:textId="5629224F" w:rsidR="005A390C" w:rsidRDefault="008A1100" w:rsidP="005A390C">
      <w:p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B0B0E4B" wp14:editId="44F68D86">
            <wp:extent cx="4260423" cy="3272081"/>
            <wp:effectExtent l="0" t="0" r="6985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32720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161A47" w14:textId="539A593D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387" w:name="_Toc124175204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D55BEC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truktur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rganisas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T</w:t>
      </w:r>
      <w:bookmarkEnd w:id="387"/>
    </w:p>
    <w:p w14:paraId="201A97C7" w14:textId="44F9CDD8" w:rsidR="005A390C" w:rsidRDefault="005A390C" w:rsidP="005A390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C02A01" w14:textId="1684872D" w:rsidR="005A390C" w:rsidRPr="00190560" w:rsidRDefault="005A390C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irector</w:t>
      </w:r>
      <w:r w:rsidRPr="00190560">
        <w:rPr>
          <w:rFonts w:ascii="Times New Roman" w:hAnsi="Times New Roman" w:cs="Times New Roman"/>
          <w:sz w:val="24"/>
          <w:szCs w:val="24"/>
        </w:rPr>
        <w:t>,</w:t>
      </w:r>
      <w:r w:rsidR="00F735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55A">
        <w:rPr>
          <w:rFonts w:ascii="Times New Roman" w:hAnsi="Times New Roman" w:cs="Times New Roman"/>
          <w:sz w:val="24"/>
          <w:szCs w:val="24"/>
        </w:rPr>
        <w:t>Deskrp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96E8A8" w14:textId="77777777" w:rsidR="009827A0" w:rsidRPr="00FC412B" w:rsidRDefault="009827A0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86008" w14:textId="3978D862" w:rsidR="00C54CF6" w:rsidRDefault="00207069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88" w:name="_Toc93057644"/>
      <w:bookmarkStart w:id="389" w:name="_Toc124410792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Visi</w:t>
      </w:r>
      <w:proofErr w:type="spellEnd"/>
      <w:r w:rsidR="00DC221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isi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88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89"/>
    </w:p>
    <w:p w14:paraId="6C11EE7B" w14:textId="302BDC07" w:rsidR="009A4261" w:rsidRPr="009A4261" w:rsidRDefault="009A4261" w:rsidP="004D57E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A4261">
        <w:rPr>
          <w:rFonts w:ascii="Times New Roman" w:hAnsi="Times New Roman" w:cs="Times New Roman"/>
          <w:sz w:val="24"/>
          <w:szCs w:val="24"/>
        </w:rPr>
        <w:t xml:space="preserve">Adapun yang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A42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55262D2" w14:textId="699DC143" w:rsidR="009A4261" w:rsidRPr="009A4261" w:rsidRDefault="002B3645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390" w:name="_Toc91426383"/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="009A4261" w:rsidRPr="009A4261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53DF46" w14:textId="1F6330AE" w:rsidR="001C687C" w:rsidRPr="009A4261" w:rsidRDefault="009A426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</w:p>
    <w:p w14:paraId="4F1C6984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91" w:name="_Toc124150841"/>
      <w:bookmarkStart w:id="392" w:name="_Toc124168077"/>
      <w:bookmarkStart w:id="393" w:name="_Toc124173610"/>
      <w:bookmarkStart w:id="394" w:name="_Toc124175170"/>
      <w:bookmarkStart w:id="395" w:name="_Toc124410793"/>
      <w:bookmarkStart w:id="396" w:name="_Toc93057645"/>
      <w:bookmarkEnd w:id="391"/>
      <w:bookmarkEnd w:id="392"/>
      <w:bookmarkEnd w:id="393"/>
      <w:bookmarkEnd w:id="394"/>
      <w:bookmarkEnd w:id="395"/>
    </w:p>
    <w:p w14:paraId="3F1D849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97" w:name="_Toc124150842"/>
      <w:bookmarkStart w:id="398" w:name="_Toc124168078"/>
      <w:bookmarkStart w:id="399" w:name="_Toc124173611"/>
      <w:bookmarkStart w:id="400" w:name="_Toc124175171"/>
      <w:bookmarkStart w:id="401" w:name="_Toc124410794"/>
      <w:bookmarkEnd w:id="397"/>
      <w:bookmarkEnd w:id="398"/>
      <w:bookmarkEnd w:id="399"/>
      <w:bookmarkEnd w:id="400"/>
      <w:bookmarkEnd w:id="401"/>
    </w:p>
    <w:p w14:paraId="3C66B265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02" w:name="_Toc124150843"/>
      <w:bookmarkStart w:id="403" w:name="_Toc124168079"/>
      <w:bookmarkStart w:id="404" w:name="_Toc124173612"/>
      <w:bookmarkStart w:id="405" w:name="_Toc124175172"/>
      <w:bookmarkStart w:id="406" w:name="_Toc124410795"/>
      <w:bookmarkEnd w:id="402"/>
      <w:bookmarkEnd w:id="403"/>
      <w:bookmarkEnd w:id="404"/>
      <w:bookmarkEnd w:id="405"/>
      <w:bookmarkEnd w:id="406"/>
    </w:p>
    <w:p w14:paraId="28497AD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07" w:name="_Toc124150844"/>
      <w:bookmarkStart w:id="408" w:name="_Toc124168080"/>
      <w:bookmarkStart w:id="409" w:name="_Toc124173613"/>
      <w:bookmarkStart w:id="410" w:name="_Toc124175173"/>
      <w:bookmarkStart w:id="411" w:name="_Toc124410796"/>
      <w:bookmarkEnd w:id="407"/>
      <w:bookmarkEnd w:id="408"/>
      <w:bookmarkEnd w:id="409"/>
      <w:bookmarkEnd w:id="410"/>
      <w:bookmarkEnd w:id="411"/>
    </w:p>
    <w:p w14:paraId="70C8EE3E" w14:textId="4AD6AA20" w:rsidR="00E138AA" w:rsidRPr="006F4FE6" w:rsidRDefault="00E138AA">
      <w:pPr>
        <w:pStyle w:val="Heading2"/>
        <w:numPr>
          <w:ilvl w:val="1"/>
          <w:numId w:val="11"/>
        </w:numPr>
        <w:spacing w:line="360" w:lineRule="auto"/>
        <w:ind w:left="43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12" w:name="_Toc12441079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90"/>
      <w:bookmarkEnd w:id="396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412"/>
    </w:p>
    <w:p w14:paraId="62C917BB" w14:textId="61341974" w:rsidR="000D56CF" w:rsidRPr="00AB3751" w:rsidRDefault="00404463" w:rsidP="00AB3751">
      <w:pPr>
        <w:spacing w:after="0"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413" w:name="_Toc91426384"/>
      <w:r>
        <w:rPr>
          <w:rFonts w:ascii="Times New Roman" w:hAnsi="Times New Roman" w:cs="Times New Roman"/>
          <w:bCs/>
          <w:sz w:val="24"/>
          <w:szCs w:val="24"/>
        </w:rPr>
        <w:t>PT ODISYS INDONESIA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mempuny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mul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Senin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–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Jumat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dimul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10.00 WIB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samp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17.00 WI</w:t>
      </w:r>
      <w:bookmarkStart w:id="414" w:name="_Toc91426385"/>
      <w:bookmarkEnd w:id="413"/>
      <w:r w:rsidR="000D56CF">
        <w:rPr>
          <w:rFonts w:ascii="Times New Roman" w:hAnsi="Times New Roman" w:cs="Times New Roman"/>
          <w:bCs/>
          <w:sz w:val="24"/>
          <w:szCs w:val="24"/>
        </w:rPr>
        <w:t>B</w:t>
      </w:r>
      <w:bookmarkEnd w:id="414"/>
      <w:r w:rsidR="000D56CF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283E03F9" w14:textId="77777777" w:rsidR="000D56CF" w:rsidRDefault="000D56CF" w:rsidP="000D56CF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15" w:name="_Toc124410798"/>
      <w:r w:rsidRPr="000D56CF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I</w:t>
      </w:r>
      <w:bookmarkEnd w:id="415"/>
    </w:p>
    <w:p w14:paraId="3814984C" w14:textId="77777777" w:rsidR="000D56CF" w:rsidRPr="005534CD" w:rsidRDefault="000D56CF" w:rsidP="000D56C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416" w:name="_Toc92963762"/>
      <w:bookmarkStart w:id="417" w:name="_Toc92965108"/>
      <w:bookmarkStart w:id="418" w:name="_Toc92966237"/>
      <w:r w:rsidRPr="005534CD">
        <w:rPr>
          <w:rFonts w:ascii="Times New Roman" w:hAnsi="Times New Roman" w:cs="Times New Roman"/>
          <w:b/>
          <w:bCs/>
          <w:sz w:val="28"/>
          <w:szCs w:val="28"/>
        </w:rPr>
        <w:t>HASIL PELAKSANAAN</w:t>
      </w:r>
      <w:bookmarkEnd w:id="416"/>
      <w:bookmarkEnd w:id="417"/>
      <w:bookmarkEnd w:id="418"/>
    </w:p>
    <w:p w14:paraId="0923626C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19" w:name="_Toc86745708"/>
      <w:bookmarkStart w:id="420" w:name="_Toc86746688"/>
      <w:bookmarkStart w:id="421" w:name="_Toc87531691"/>
      <w:bookmarkStart w:id="422" w:name="_Toc87532059"/>
      <w:bookmarkStart w:id="423" w:name="_Toc90993318"/>
      <w:bookmarkStart w:id="424" w:name="_Toc90993477"/>
      <w:bookmarkStart w:id="425" w:name="_Toc91425468"/>
      <w:bookmarkStart w:id="426" w:name="_Toc91426386"/>
      <w:bookmarkStart w:id="427" w:name="_Toc91426463"/>
      <w:bookmarkStart w:id="428" w:name="_Toc91426775"/>
      <w:bookmarkStart w:id="429" w:name="_Toc91426838"/>
      <w:bookmarkStart w:id="430" w:name="_Toc91426901"/>
      <w:bookmarkStart w:id="431" w:name="_Toc91427342"/>
      <w:bookmarkStart w:id="432" w:name="_Toc91427442"/>
      <w:bookmarkStart w:id="433" w:name="_Toc91574572"/>
      <w:bookmarkStart w:id="434" w:name="_Toc91574837"/>
      <w:bookmarkStart w:id="435" w:name="_Toc91947656"/>
      <w:bookmarkStart w:id="436" w:name="_Toc92103400"/>
      <w:bookmarkStart w:id="437" w:name="_Toc92138809"/>
      <w:bookmarkStart w:id="438" w:name="_Toc92740163"/>
      <w:bookmarkStart w:id="439" w:name="_Toc92740249"/>
      <w:bookmarkStart w:id="440" w:name="_Toc92740336"/>
      <w:bookmarkStart w:id="441" w:name="_Toc92740423"/>
      <w:bookmarkStart w:id="442" w:name="_Toc92776565"/>
      <w:bookmarkStart w:id="443" w:name="_Toc92873914"/>
      <w:bookmarkStart w:id="444" w:name="_Toc92874325"/>
      <w:bookmarkStart w:id="445" w:name="_Toc92874676"/>
      <w:bookmarkStart w:id="446" w:name="_Toc92921144"/>
      <w:bookmarkStart w:id="447" w:name="_Toc92921243"/>
      <w:bookmarkStart w:id="448" w:name="_Toc92958292"/>
      <w:bookmarkStart w:id="449" w:name="_Toc92963763"/>
      <w:bookmarkStart w:id="450" w:name="_Toc92965109"/>
      <w:bookmarkStart w:id="451" w:name="_Toc92966238"/>
      <w:bookmarkStart w:id="452" w:name="_Toc92999839"/>
      <w:bookmarkStart w:id="453" w:name="_Toc93003753"/>
      <w:bookmarkStart w:id="454" w:name="_Toc93004080"/>
      <w:bookmarkStart w:id="455" w:name="_Toc93046873"/>
      <w:bookmarkStart w:id="456" w:name="_Toc93046967"/>
      <w:bookmarkStart w:id="457" w:name="_Toc93057647"/>
      <w:bookmarkStart w:id="458" w:name="_Toc117378170"/>
      <w:bookmarkStart w:id="459" w:name="_Toc124150847"/>
      <w:bookmarkStart w:id="460" w:name="_Toc124168083"/>
      <w:bookmarkStart w:id="461" w:name="_Toc124173616"/>
      <w:bookmarkStart w:id="462" w:name="_Toc124175176"/>
      <w:bookmarkStart w:id="463" w:name="_Toc124410799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</w:p>
    <w:p w14:paraId="2D836F4D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64" w:name="_Toc86745709"/>
      <w:bookmarkStart w:id="465" w:name="_Toc86746689"/>
      <w:bookmarkStart w:id="466" w:name="_Toc87531692"/>
      <w:bookmarkStart w:id="467" w:name="_Toc87532060"/>
      <w:bookmarkStart w:id="468" w:name="_Toc90993319"/>
      <w:bookmarkStart w:id="469" w:name="_Toc90993478"/>
      <w:bookmarkStart w:id="470" w:name="_Toc91425469"/>
      <w:bookmarkStart w:id="471" w:name="_Toc91426387"/>
      <w:bookmarkStart w:id="472" w:name="_Toc91426464"/>
      <w:bookmarkStart w:id="473" w:name="_Toc91426776"/>
      <w:bookmarkStart w:id="474" w:name="_Toc91426839"/>
      <w:bookmarkStart w:id="475" w:name="_Toc91426902"/>
      <w:bookmarkStart w:id="476" w:name="_Toc91427343"/>
      <w:bookmarkStart w:id="477" w:name="_Toc91427443"/>
      <w:bookmarkStart w:id="478" w:name="_Toc91574573"/>
      <w:bookmarkStart w:id="479" w:name="_Toc91574838"/>
      <w:bookmarkStart w:id="480" w:name="_Toc91947657"/>
      <w:bookmarkStart w:id="481" w:name="_Toc92103401"/>
      <w:bookmarkStart w:id="482" w:name="_Toc92138810"/>
      <w:bookmarkStart w:id="483" w:name="_Toc92740164"/>
      <w:bookmarkStart w:id="484" w:name="_Toc92740250"/>
      <w:bookmarkStart w:id="485" w:name="_Toc92740337"/>
      <w:bookmarkStart w:id="486" w:name="_Toc92740424"/>
      <w:bookmarkStart w:id="487" w:name="_Toc92776566"/>
      <w:bookmarkStart w:id="488" w:name="_Toc92873915"/>
      <w:bookmarkStart w:id="489" w:name="_Toc92874326"/>
      <w:bookmarkStart w:id="490" w:name="_Toc92874677"/>
      <w:bookmarkStart w:id="491" w:name="_Toc92921145"/>
      <w:bookmarkStart w:id="492" w:name="_Toc92921244"/>
      <w:bookmarkStart w:id="493" w:name="_Toc92958293"/>
      <w:bookmarkStart w:id="494" w:name="_Toc92963764"/>
      <w:bookmarkStart w:id="495" w:name="_Toc92965110"/>
      <w:bookmarkStart w:id="496" w:name="_Toc92966239"/>
      <w:bookmarkStart w:id="497" w:name="_Toc92999840"/>
      <w:bookmarkStart w:id="498" w:name="_Toc93003754"/>
      <w:bookmarkStart w:id="499" w:name="_Toc93004081"/>
      <w:bookmarkStart w:id="500" w:name="_Toc93046874"/>
      <w:bookmarkStart w:id="501" w:name="_Toc93046968"/>
      <w:bookmarkStart w:id="502" w:name="_Toc93057648"/>
      <w:bookmarkStart w:id="503" w:name="_Toc117378171"/>
      <w:bookmarkStart w:id="504" w:name="_Toc124150848"/>
      <w:bookmarkStart w:id="505" w:name="_Toc124168084"/>
      <w:bookmarkStart w:id="506" w:name="_Toc124173617"/>
      <w:bookmarkStart w:id="507" w:name="_Toc124175177"/>
      <w:bookmarkStart w:id="508" w:name="_Toc124410800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</w:p>
    <w:p w14:paraId="26519AF1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09" w:name="_Toc86745710"/>
      <w:bookmarkStart w:id="510" w:name="_Toc86746690"/>
      <w:bookmarkStart w:id="511" w:name="_Toc87531693"/>
      <w:bookmarkStart w:id="512" w:name="_Toc87532061"/>
      <w:bookmarkStart w:id="513" w:name="_Toc90993320"/>
      <w:bookmarkStart w:id="514" w:name="_Toc90993479"/>
      <w:bookmarkStart w:id="515" w:name="_Toc91425470"/>
      <w:bookmarkStart w:id="516" w:name="_Toc91426388"/>
      <w:bookmarkStart w:id="517" w:name="_Toc91426465"/>
      <w:bookmarkStart w:id="518" w:name="_Toc91426777"/>
      <w:bookmarkStart w:id="519" w:name="_Toc91426840"/>
      <w:bookmarkStart w:id="520" w:name="_Toc91426903"/>
      <w:bookmarkStart w:id="521" w:name="_Toc91427344"/>
      <w:bookmarkStart w:id="522" w:name="_Toc91427444"/>
      <w:bookmarkStart w:id="523" w:name="_Toc91574574"/>
      <w:bookmarkStart w:id="524" w:name="_Toc91574839"/>
      <w:bookmarkStart w:id="525" w:name="_Toc91947658"/>
      <w:bookmarkStart w:id="526" w:name="_Toc92103402"/>
      <w:bookmarkStart w:id="527" w:name="_Toc92138811"/>
      <w:bookmarkStart w:id="528" w:name="_Toc92740165"/>
      <w:bookmarkStart w:id="529" w:name="_Toc92740251"/>
      <w:bookmarkStart w:id="530" w:name="_Toc92740338"/>
      <w:bookmarkStart w:id="531" w:name="_Toc92740425"/>
      <w:bookmarkStart w:id="532" w:name="_Toc92776567"/>
      <w:bookmarkStart w:id="533" w:name="_Toc92873916"/>
      <w:bookmarkStart w:id="534" w:name="_Toc92874327"/>
      <w:bookmarkStart w:id="535" w:name="_Toc92874678"/>
      <w:bookmarkStart w:id="536" w:name="_Toc92921146"/>
      <w:bookmarkStart w:id="537" w:name="_Toc92921245"/>
      <w:bookmarkStart w:id="538" w:name="_Toc92958294"/>
      <w:bookmarkStart w:id="539" w:name="_Toc92963765"/>
      <w:bookmarkStart w:id="540" w:name="_Toc92965111"/>
      <w:bookmarkStart w:id="541" w:name="_Toc92966240"/>
      <w:bookmarkStart w:id="542" w:name="_Toc92999841"/>
      <w:bookmarkStart w:id="543" w:name="_Toc93003755"/>
      <w:bookmarkStart w:id="544" w:name="_Toc93004082"/>
      <w:bookmarkStart w:id="545" w:name="_Toc93046875"/>
      <w:bookmarkStart w:id="546" w:name="_Toc93046969"/>
      <w:bookmarkStart w:id="547" w:name="_Toc93057649"/>
      <w:bookmarkStart w:id="548" w:name="_Toc117378172"/>
      <w:bookmarkStart w:id="549" w:name="_Toc124150849"/>
      <w:bookmarkStart w:id="550" w:name="_Toc124168085"/>
      <w:bookmarkStart w:id="551" w:name="_Toc124173618"/>
      <w:bookmarkStart w:id="552" w:name="_Toc124175178"/>
      <w:bookmarkStart w:id="553" w:name="_Toc124410801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</w:p>
    <w:p w14:paraId="23B1CB58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54" w:name="_Toc91426389"/>
      <w:bookmarkStart w:id="555" w:name="_Toc91426466"/>
      <w:bookmarkStart w:id="556" w:name="_Toc91426778"/>
      <w:bookmarkStart w:id="557" w:name="_Toc91426841"/>
      <w:bookmarkStart w:id="558" w:name="_Toc91426904"/>
      <w:bookmarkStart w:id="559" w:name="_Toc91427345"/>
      <w:bookmarkStart w:id="560" w:name="_Toc91427445"/>
      <w:bookmarkStart w:id="561" w:name="_Toc91574575"/>
      <w:bookmarkStart w:id="562" w:name="_Toc91574840"/>
      <w:bookmarkStart w:id="563" w:name="_Toc91947659"/>
      <w:bookmarkStart w:id="564" w:name="_Toc92103403"/>
      <w:bookmarkStart w:id="565" w:name="_Toc92138812"/>
      <w:bookmarkStart w:id="566" w:name="_Toc92740166"/>
      <w:bookmarkStart w:id="567" w:name="_Toc92740252"/>
      <w:bookmarkStart w:id="568" w:name="_Toc92740339"/>
      <w:bookmarkStart w:id="569" w:name="_Toc92740426"/>
      <w:bookmarkStart w:id="570" w:name="_Toc92776568"/>
      <w:bookmarkStart w:id="571" w:name="_Toc92873917"/>
      <w:bookmarkStart w:id="572" w:name="_Toc92874328"/>
      <w:bookmarkStart w:id="573" w:name="_Toc92874679"/>
      <w:bookmarkStart w:id="574" w:name="_Toc92921147"/>
      <w:bookmarkStart w:id="575" w:name="_Toc92921246"/>
      <w:bookmarkStart w:id="576" w:name="_Toc92958295"/>
      <w:bookmarkStart w:id="577" w:name="_Toc92963766"/>
      <w:bookmarkStart w:id="578" w:name="_Toc92965112"/>
      <w:bookmarkStart w:id="579" w:name="_Toc92966241"/>
      <w:bookmarkStart w:id="580" w:name="_Toc92999842"/>
      <w:bookmarkStart w:id="581" w:name="_Toc93003756"/>
      <w:bookmarkStart w:id="582" w:name="_Toc93004083"/>
      <w:bookmarkStart w:id="583" w:name="_Toc93046876"/>
      <w:bookmarkStart w:id="584" w:name="_Toc93046970"/>
      <w:bookmarkStart w:id="585" w:name="_Toc93057650"/>
      <w:bookmarkStart w:id="586" w:name="_Toc117378173"/>
      <w:bookmarkStart w:id="587" w:name="_Toc124150850"/>
      <w:bookmarkStart w:id="588" w:name="_Toc124168086"/>
      <w:bookmarkStart w:id="589" w:name="_Toc124173619"/>
      <w:bookmarkStart w:id="590" w:name="_Toc124175179"/>
      <w:bookmarkStart w:id="591" w:name="_Toc124410802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</w:p>
    <w:p w14:paraId="76D2C6DB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92" w:name="_Toc91426390"/>
      <w:bookmarkStart w:id="593" w:name="_Toc91426467"/>
      <w:bookmarkStart w:id="594" w:name="_Toc91426779"/>
      <w:bookmarkStart w:id="595" w:name="_Toc91426842"/>
      <w:bookmarkStart w:id="596" w:name="_Toc91426905"/>
      <w:bookmarkStart w:id="597" w:name="_Toc91427346"/>
      <w:bookmarkStart w:id="598" w:name="_Toc91427446"/>
      <w:bookmarkStart w:id="599" w:name="_Toc91574576"/>
      <w:bookmarkStart w:id="600" w:name="_Toc91574841"/>
      <w:bookmarkStart w:id="601" w:name="_Toc91947660"/>
      <w:bookmarkStart w:id="602" w:name="_Toc92103404"/>
      <w:bookmarkStart w:id="603" w:name="_Toc92138813"/>
      <w:bookmarkStart w:id="604" w:name="_Toc92740167"/>
      <w:bookmarkStart w:id="605" w:name="_Toc92740253"/>
      <w:bookmarkStart w:id="606" w:name="_Toc92740340"/>
      <w:bookmarkStart w:id="607" w:name="_Toc92740427"/>
      <w:bookmarkStart w:id="608" w:name="_Toc92776569"/>
      <w:bookmarkStart w:id="609" w:name="_Toc92873918"/>
      <w:bookmarkStart w:id="610" w:name="_Toc92874329"/>
      <w:bookmarkStart w:id="611" w:name="_Toc92874680"/>
      <w:bookmarkStart w:id="612" w:name="_Toc92921148"/>
      <w:bookmarkStart w:id="613" w:name="_Toc92921247"/>
      <w:bookmarkStart w:id="614" w:name="_Toc92958296"/>
      <w:bookmarkStart w:id="615" w:name="_Toc92963767"/>
      <w:bookmarkStart w:id="616" w:name="_Toc92965113"/>
      <w:bookmarkStart w:id="617" w:name="_Toc92966242"/>
      <w:bookmarkStart w:id="618" w:name="_Toc92999843"/>
      <w:bookmarkStart w:id="619" w:name="_Toc93003757"/>
      <w:bookmarkStart w:id="620" w:name="_Toc93004084"/>
      <w:bookmarkStart w:id="621" w:name="_Toc93046877"/>
      <w:bookmarkStart w:id="622" w:name="_Toc93046971"/>
      <w:bookmarkStart w:id="623" w:name="_Toc93057651"/>
      <w:bookmarkStart w:id="624" w:name="_Toc117378174"/>
      <w:bookmarkStart w:id="625" w:name="_Toc124150851"/>
      <w:bookmarkStart w:id="626" w:name="_Toc124168087"/>
      <w:bookmarkStart w:id="627" w:name="_Toc124173620"/>
      <w:bookmarkStart w:id="628" w:name="_Toc124175180"/>
      <w:bookmarkStart w:id="629" w:name="_Toc124410803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</w:p>
    <w:p w14:paraId="0F23C23D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30" w:name="_Toc91426391"/>
      <w:bookmarkStart w:id="631" w:name="_Toc91426468"/>
      <w:bookmarkStart w:id="632" w:name="_Toc91426780"/>
      <w:bookmarkStart w:id="633" w:name="_Toc91426843"/>
      <w:bookmarkStart w:id="634" w:name="_Toc91426906"/>
      <w:bookmarkStart w:id="635" w:name="_Toc91427347"/>
      <w:bookmarkStart w:id="636" w:name="_Toc91427447"/>
      <w:bookmarkStart w:id="637" w:name="_Toc91574577"/>
      <w:bookmarkStart w:id="638" w:name="_Toc91574842"/>
      <w:bookmarkStart w:id="639" w:name="_Toc91947661"/>
      <w:bookmarkStart w:id="640" w:name="_Toc92103405"/>
      <w:bookmarkStart w:id="641" w:name="_Toc92138814"/>
      <w:bookmarkStart w:id="642" w:name="_Toc92740168"/>
      <w:bookmarkStart w:id="643" w:name="_Toc92740254"/>
      <w:bookmarkStart w:id="644" w:name="_Toc92740341"/>
      <w:bookmarkStart w:id="645" w:name="_Toc92740428"/>
      <w:bookmarkStart w:id="646" w:name="_Toc92776570"/>
      <w:bookmarkStart w:id="647" w:name="_Toc92873919"/>
      <w:bookmarkStart w:id="648" w:name="_Toc92874330"/>
      <w:bookmarkStart w:id="649" w:name="_Toc92874681"/>
      <w:bookmarkStart w:id="650" w:name="_Toc92921149"/>
      <w:bookmarkStart w:id="651" w:name="_Toc92921248"/>
      <w:bookmarkStart w:id="652" w:name="_Toc92958297"/>
      <w:bookmarkStart w:id="653" w:name="_Toc92963768"/>
      <w:bookmarkStart w:id="654" w:name="_Toc92965114"/>
      <w:bookmarkStart w:id="655" w:name="_Toc92966243"/>
      <w:bookmarkStart w:id="656" w:name="_Toc92999844"/>
      <w:bookmarkStart w:id="657" w:name="_Toc93003758"/>
      <w:bookmarkStart w:id="658" w:name="_Toc93004085"/>
      <w:bookmarkStart w:id="659" w:name="_Toc93046878"/>
      <w:bookmarkStart w:id="660" w:name="_Toc93046972"/>
      <w:bookmarkStart w:id="661" w:name="_Toc93057652"/>
      <w:bookmarkStart w:id="662" w:name="_Toc117378175"/>
      <w:bookmarkStart w:id="663" w:name="_Toc124150852"/>
      <w:bookmarkStart w:id="664" w:name="_Toc124168088"/>
      <w:bookmarkStart w:id="665" w:name="_Toc124173621"/>
      <w:bookmarkStart w:id="666" w:name="_Toc124175181"/>
      <w:bookmarkStart w:id="667" w:name="_Toc124410804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</w:p>
    <w:p w14:paraId="1B2ED697" w14:textId="5FAE09D3" w:rsidR="00215646" w:rsidRPr="000D56CF" w:rsidRDefault="00C750BC" w:rsidP="00215646">
      <w:pPr>
        <w:pStyle w:val="SubBabCustom1"/>
        <w:numPr>
          <w:ilvl w:val="1"/>
          <w:numId w:val="5"/>
        </w:numPr>
      </w:pPr>
      <w:bookmarkStart w:id="668" w:name="_Toc124410805"/>
      <w:proofErr w:type="spellStart"/>
      <w:r>
        <w:t>Bidang</w:t>
      </w:r>
      <w:proofErr w:type="spellEnd"/>
      <w:r>
        <w:t xml:space="preserve"> </w:t>
      </w:r>
      <w:proofErr w:type="spellStart"/>
      <w:r>
        <w:t>Kerja</w:t>
      </w:r>
      <w:bookmarkEnd w:id="668"/>
      <w:proofErr w:type="spellEnd"/>
    </w:p>
    <w:p w14:paraId="074EE06A" w14:textId="257DD1EB" w:rsidR="00AB3751" w:rsidRPr="00C3789A" w:rsidRDefault="000D56CF" w:rsidP="00AB3751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melaksan</w:t>
      </w:r>
      <w:r w:rsidR="00C750BC">
        <w:rPr>
          <w:rFonts w:ascii="Times New Roman" w:hAnsi="Times New Roman" w:cs="Times New Roman"/>
          <w:sz w:val="24"/>
          <w:szCs w:val="24"/>
        </w:rPr>
        <w:t>k</w:t>
      </w:r>
      <w:r w:rsidRPr="005534CD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(</w:t>
      </w:r>
      <w:r w:rsidRPr="005534CD">
        <w:rPr>
          <w:rFonts w:ascii="Times New Roman" w:hAnsi="Times New Roman" w:cs="Times New Roman"/>
          <w:sz w:val="24"/>
          <w:szCs w:val="24"/>
        </w:rPr>
        <w:t>PKL</w:t>
      </w:r>
      <w:r w:rsidR="00C750BC">
        <w:rPr>
          <w:rFonts w:ascii="Times New Roman" w:hAnsi="Times New Roman" w:cs="Times New Roman"/>
          <w:sz w:val="24"/>
          <w:szCs w:val="24"/>
        </w:rPr>
        <w:t>)</w:t>
      </w:r>
      <w:r w:rsidRPr="005534CD">
        <w:rPr>
          <w:rFonts w:ascii="Times New Roman" w:hAnsi="Times New Roman" w:cs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C750BC">
        <w:rPr>
          <w:rFonts w:ascii="Times New Roman" w:hAnsi="Times New Roman" w:cs="Times New Roman"/>
          <w:sz w:val="24"/>
          <w:szCs w:val="24"/>
        </w:rPr>
        <w:t xml:space="preserve"> di Ruko RSN 2 Grand Galaxy, Bekasi.</w:t>
      </w:r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r w:rsidR="00C750BC" w:rsidRPr="00C750BC"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="00C750B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27880">
        <w:rPr>
          <w:rFonts w:ascii="Times New Roman" w:hAnsi="Times New Roman" w:cs="Times New Roman"/>
          <w:sz w:val="24"/>
          <w:szCs w:val="24"/>
        </w:rPr>
        <w:t>pada</w:t>
      </w:r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Web “KUMIS APP”</w:t>
      </w:r>
      <w:r w:rsidR="002278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modul-modul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4A47AE" w14:textId="77777777" w:rsidR="00215646" w:rsidRDefault="00215646" w:rsidP="00215646">
      <w:pPr>
        <w:spacing w:after="0" w:line="360" w:lineRule="auto"/>
        <w:jc w:val="both"/>
      </w:pPr>
    </w:p>
    <w:p w14:paraId="4D34C92D" w14:textId="487A613A" w:rsidR="008428A0" w:rsidRDefault="00C750BC" w:rsidP="008428A0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669" w:name="_Toc124410806"/>
      <w:proofErr w:type="spellStart"/>
      <w:r w:rsidRPr="008428A0">
        <w:rPr>
          <w:rFonts w:cs="Times New Roman"/>
          <w:szCs w:val="24"/>
        </w:rPr>
        <w:t>P</w:t>
      </w:r>
      <w:bookmarkEnd w:id="669"/>
      <w:r w:rsidR="00FA191D">
        <w:rPr>
          <w:rFonts w:cs="Times New Roman"/>
          <w:szCs w:val="24"/>
        </w:rPr>
        <w:t>rojek</w:t>
      </w:r>
      <w:proofErr w:type="spellEnd"/>
      <w:r w:rsidR="00FA191D">
        <w:rPr>
          <w:rFonts w:cs="Times New Roman"/>
          <w:szCs w:val="24"/>
        </w:rPr>
        <w:t xml:space="preserve"> Yang </w:t>
      </w:r>
      <w:proofErr w:type="spellStart"/>
      <w:r w:rsidR="00FA191D">
        <w:rPr>
          <w:rFonts w:cs="Times New Roman"/>
          <w:szCs w:val="24"/>
        </w:rPr>
        <w:t>Dikerjakan</w:t>
      </w:r>
      <w:proofErr w:type="spellEnd"/>
    </w:p>
    <w:p w14:paraId="1C010A8A" w14:textId="25A03E06" w:rsidR="003D47F6" w:rsidRDefault="008428A0" w:rsidP="003D47F6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428A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A4370">
        <w:rPr>
          <w:rFonts w:ascii="Times New Roman" w:hAnsi="Times New Roman" w:cs="Times New Roman"/>
          <w:sz w:val="24"/>
          <w:szCs w:val="24"/>
        </w:rPr>
        <w:t xml:space="preserve"> (PKL)</w:t>
      </w:r>
      <w:r w:rsidRPr="008428A0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DA43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23.</w:t>
      </w:r>
      <w:r w:rsid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2643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web.</w:t>
      </w:r>
    </w:p>
    <w:p w14:paraId="0F781FCF" w14:textId="1B5A771C" w:rsidR="003D47F6" w:rsidRPr="003D47F6" w:rsidRDefault="003D47F6" w:rsidP="003D47F6">
      <w:pPr>
        <w:pStyle w:val="SubBabCustom1"/>
        <w:numPr>
          <w:ilvl w:val="2"/>
          <w:numId w:val="5"/>
        </w:num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KUMIS APP</w:t>
      </w:r>
    </w:p>
    <w:p w14:paraId="6C79898E" w14:textId="13181ED6" w:rsidR="008428A0" w:rsidRPr="003D47F6" w:rsidRDefault="0012643E" w:rsidP="00142CFC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2643E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kerjakan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KUMIS APP</w:t>
      </w:r>
      <w:r w:rsidR="003D47F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KUMIS LOGISTICS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Laravel 9x.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Mobile. KUMIS APP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r w:rsidR="003D47F6">
        <w:rPr>
          <w:rFonts w:ascii="Times New Roman" w:hAnsi="Times New Roman" w:cs="Times New Roman"/>
          <w:i/>
          <w:iCs/>
          <w:sz w:val="24"/>
          <w:szCs w:val="24"/>
        </w:rPr>
        <w:t xml:space="preserve">pallet tracking </w:t>
      </w:r>
      <w:r w:rsidR="003D47F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pallet</w:t>
      </w:r>
      <w:r w:rsidR="00ED258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r w:rsidR="00ED2589">
        <w:rPr>
          <w:rFonts w:ascii="Times New Roman" w:hAnsi="Times New Roman" w:cs="Times New Roman"/>
          <w:sz w:val="24"/>
          <w:szCs w:val="24"/>
        </w:rPr>
        <w:t xml:space="preserve">2 role di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Admin dan Driver. Pada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Mobile, KUMIS APP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diperuntukk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Driver </w:t>
      </w:r>
    </w:p>
    <w:p w14:paraId="5E371FF6" w14:textId="4A937275" w:rsidR="003D47F6" w:rsidRDefault="003D47F6" w:rsidP="003D47F6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028EB8" wp14:editId="32B20F95">
            <wp:extent cx="2400300" cy="1153339"/>
            <wp:effectExtent l="0" t="0" r="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11533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97914" w14:textId="1B618CDC" w:rsidR="003D47F6" w:rsidRPr="003D47F6" w:rsidRDefault="003D47F6" w:rsidP="003D47F6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x Login page KUMIS APP</w:t>
      </w:r>
    </w:p>
    <w:p w14:paraId="4E336EF0" w14:textId="5A7587B5" w:rsidR="00ED2589" w:rsidRPr="003D47F6" w:rsidRDefault="00ED2589" w:rsidP="00ED2589">
      <w:pPr>
        <w:pStyle w:val="SubBabCustom1"/>
        <w:numPr>
          <w:ilvl w:val="2"/>
          <w:numId w:val="5"/>
        </w:num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PANDU</w:t>
      </w:r>
    </w:p>
    <w:p w14:paraId="75EA725D" w14:textId="545BB300" w:rsidR="008428A0" w:rsidRDefault="00ED2589" w:rsidP="008428A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ND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Pandu Logistics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604D">
        <w:rPr>
          <w:rFonts w:ascii="Times New Roman" w:hAnsi="Times New Roman" w:cs="Times New Roman"/>
          <w:i/>
          <w:iCs/>
          <w:sz w:val="24"/>
          <w:szCs w:val="24"/>
        </w:rPr>
        <w:t>Codeigniter</w:t>
      </w:r>
      <w:proofErr w:type="spellEnd"/>
      <w:r w:rsidRPr="00DA604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PANDU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ir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-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1A3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6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r w:rsidR="00461A38" w:rsidRPr="00DA604D">
        <w:rPr>
          <w:rFonts w:ascii="Times New Roman" w:hAnsi="Times New Roman" w:cs="Times New Roman"/>
          <w:i/>
          <w:iCs/>
          <w:sz w:val="24"/>
          <w:szCs w:val="24"/>
        </w:rPr>
        <w:t>Supplie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>r</w:t>
      </w:r>
      <w:r w:rsidR="00461A38">
        <w:rPr>
          <w:rFonts w:ascii="Times New Roman" w:hAnsi="Times New Roman" w:cs="Times New Roman"/>
          <w:sz w:val="24"/>
          <w:szCs w:val="24"/>
        </w:rPr>
        <w:t>,</w:t>
      </w:r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r w:rsidR="00461A38" w:rsidRPr="00DA604D">
        <w:rPr>
          <w:rFonts w:ascii="Times New Roman" w:hAnsi="Times New Roman" w:cs="Times New Roman"/>
          <w:i/>
          <w:iCs/>
          <w:sz w:val="24"/>
          <w:szCs w:val="24"/>
        </w:rPr>
        <w:t>Distributi</w:t>
      </w:r>
      <w:r w:rsidR="00DA604D" w:rsidRPr="00DA604D">
        <w:rPr>
          <w:rFonts w:ascii="Times New Roman" w:hAnsi="Times New Roman" w:cs="Times New Roman"/>
          <w:i/>
          <w:iCs/>
          <w:sz w:val="24"/>
          <w:szCs w:val="24"/>
        </w:rPr>
        <w:t>on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POD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Invoice, CRM </w:t>
      </w:r>
      <w:r w:rsidR="00D410C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D410CF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117A67B3" w14:textId="60A7D6D8" w:rsidR="00D410CF" w:rsidRPr="003D47F6" w:rsidRDefault="00D410CF" w:rsidP="00D410CF">
      <w:pPr>
        <w:pStyle w:val="SubBabCustom1"/>
        <w:numPr>
          <w:ilvl w:val="2"/>
          <w:numId w:val="5"/>
        </w:num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KLOG</w:t>
      </w:r>
    </w:p>
    <w:p w14:paraId="5CEEE76E" w14:textId="04566996" w:rsidR="00D410CF" w:rsidRPr="00D410CF" w:rsidRDefault="00D410CF" w:rsidP="008428A0">
      <w:pPr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</w:t>
      </w:r>
      <w:r w:rsidR="00DA29E4">
        <w:rPr>
          <w:rFonts w:ascii="Times New Roman" w:hAnsi="Times New Roman" w:cs="Times New Roman"/>
          <w:sz w:val="24"/>
          <w:szCs w:val="24"/>
        </w:rPr>
        <w:t>kas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ertema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HR</w:t>
      </w:r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asesme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,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KPI</w:t>
      </w:r>
      <w:r w:rsidR="00BC5E27">
        <w:rPr>
          <w:rFonts w:ascii="Times New Roman" w:hAnsi="Times New Roman" w:cs="Times New Roman"/>
          <w:sz w:val="24"/>
          <w:szCs w:val="24"/>
        </w:rPr>
        <w:t>, dan</w:t>
      </w:r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ILDP</w:t>
      </w:r>
      <w:r w:rsidR="00DA29E4">
        <w:rPr>
          <w:rFonts w:ascii="Times New Roman" w:hAnsi="Times New Roman" w:cs="Times New Roman"/>
          <w:sz w:val="24"/>
          <w:szCs w:val="24"/>
        </w:rPr>
        <w:t>.</w:t>
      </w:r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Laravel 8x</w:t>
      </w:r>
      <w:r w:rsidR="00BC5E2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antu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kembang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</w:t>
      </w:r>
      <w:r w:rsidR="00DA29E4" w:rsidRPr="008428A0">
        <w:rPr>
          <w:rFonts w:ascii="Times New Roman" w:hAnsi="Times New Roman" w:cs="Times New Roman"/>
          <w:sz w:val="24"/>
          <w:szCs w:val="24"/>
        </w:rPr>
        <w:t>laksana</w:t>
      </w:r>
      <w:r w:rsidR="00DA29E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(PKL) </w:t>
      </w:r>
      <w:r w:rsidR="00DA29E4" w:rsidRPr="008428A0">
        <w:rPr>
          <w:rFonts w:ascii="Times New Roman" w:hAnsi="Times New Roman" w:cs="Times New Roman"/>
          <w:sz w:val="24"/>
          <w:szCs w:val="24"/>
        </w:rPr>
        <w:t>di PT ODISYS INDONESIA</w:t>
      </w:r>
    </w:p>
    <w:p w14:paraId="68AD579B" w14:textId="23C3DF2E" w:rsidR="002450C2" w:rsidRDefault="008428A0" w:rsidP="00E8013B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670" w:name="_Toc124410807"/>
      <w:r w:rsidRPr="00AB3751">
        <w:rPr>
          <w:rFonts w:cs="Times New Roman"/>
          <w:i/>
          <w:iCs/>
          <w:szCs w:val="24"/>
        </w:rPr>
        <w:t>Tools</w:t>
      </w:r>
      <w:r w:rsidRPr="00AB3751">
        <w:rPr>
          <w:rFonts w:cs="Times New Roman"/>
          <w:szCs w:val="24"/>
        </w:rPr>
        <w:t xml:space="preserve"> </w:t>
      </w:r>
      <w:proofErr w:type="spellStart"/>
      <w:r w:rsidRPr="00AB3751">
        <w:rPr>
          <w:rFonts w:cs="Times New Roman"/>
          <w:szCs w:val="24"/>
        </w:rPr>
        <w:t>Pendukung</w:t>
      </w:r>
      <w:bookmarkEnd w:id="670"/>
      <w:proofErr w:type="spellEnd"/>
      <w:r w:rsidRPr="00AB3751">
        <w:rPr>
          <w:rFonts w:cs="Times New Roman"/>
          <w:szCs w:val="24"/>
        </w:rPr>
        <w:t xml:space="preserve"> </w:t>
      </w:r>
    </w:p>
    <w:p w14:paraId="656C9C2E" w14:textId="24DFB714" w:rsidR="00D96999" w:rsidRPr="00D96999" w:rsidRDefault="00E8013B" w:rsidP="00B054BE">
      <w:pPr>
        <w:pStyle w:val="Heading3"/>
        <w:numPr>
          <w:ilvl w:val="2"/>
          <w:numId w:val="5"/>
        </w:numPr>
        <w:rPr>
          <w:lang w:val="en-US"/>
        </w:rPr>
      </w:pPr>
      <w:bookmarkStart w:id="671" w:name="_Toc124410808"/>
      <w:proofErr w:type="spellStart"/>
      <w:r w:rsidRPr="00D96999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ChatGPT</w:t>
      </w:r>
      <w:bookmarkEnd w:id="671"/>
      <w:proofErr w:type="spellEnd"/>
    </w:p>
    <w:p w14:paraId="43C29186" w14:textId="28351D6A" w:rsidR="00E8013B" w:rsidRDefault="002450C2" w:rsidP="00142CFC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OpenA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chatbot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lam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.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evolu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GPT (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Generative Pre-training Transformer</w:t>
      </w:r>
      <w:r w:rsidRPr="002450C2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di internet.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,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chatbot</w:t>
      </w:r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rcakap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perolehny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booking</w:t>
      </w:r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ike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online</w:t>
      </w:r>
      <w:r w:rsidRPr="002450C2">
        <w:rPr>
          <w:rFonts w:ascii="Times New Roman" w:hAnsi="Times New Roman" w:cs="Times New Roman"/>
          <w:sz w:val="24"/>
          <w:szCs w:val="24"/>
        </w:rPr>
        <w:t>.</w:t>
      </w:r>
    </w:p>
    <w:p w14:paraId="3C339AFC" w14:textId="77777777" w:rsidR="00E8013B" w:rsidRDefault="00E8013B" w:rsidP="00D55BEC">
      <w:pPr>
        <w:tabs>
          <w:tab w:val="left" w:pos="709"/>
        </w:tabs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0C9743E" wp14:editId="2428A82F">
            <wp:extent cx="4260423" cy="2396487"/>
            <wp:effectExtent l="0" t="0" r="698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2396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B620A2" w14:textId="003E6FA0" w:rsidR="00E8013B" w:rsidRPr="00E8013B" w:rsidRDefault="00E8013B" w:rsidP="00E8013B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142CFC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penAI</w:t>
      </w:r>
      <w:proofErr w:type="spellEnd"/>
    </w:p>
    <w:p w14:paraId="1733782B" w14:textId="77777777" w:rsidR="0010601D" w:rsidRPr="00DD53DF" w:rsidRDefault="0010601D" w:rsidP="00DD53DF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672" w:name="_Toc124410809"/>
      <w:proofErr w:type="spellStart"/>
      <w:r w:rsidRPr="00DD53DF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lastRenderedPageBreak/>
        <w:t>Dbeaver</w:t>
      </w:r>
      <w:bookmarkEnd w:id="672"/>
      <w:proofErr w:type="spellEnd"/>
    </w:p>
    <w:p w14:paraId="36E28819" w14:textId="77777777" w:rsidR="00D55BEC" w:rsidRPr="00D55BEC" w:rsidRDefault="0010601D" w:rsidP="0010601D">
      <w:pPr>
        <w:spacing w:after="0" w:line="360" w:lineRule="auto"/>
        <w:ind w:firstLine="357"/>
        <w:jc w:val="both"/>
        <w:rPr>
          <w:rFonts w:ascii="Times New Roman" w:hAnsi="Times New Roman" w:cs="Times New Roman"/>
          <w:spacing w:val="4"/>
          <w:sz w:val="24"/>
          <w:szCs w:val="24"/>
        </w:rPr>
      </w:pPr>
      <w:proofErr w:type="spellStart"/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DBeaver</w:t>
      </w:r>
      <w:proofErr w:type="spellEnd"/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dal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angkat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luna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anajeme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ta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sebut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BMS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guna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kerj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eng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rbaga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aca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jenis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ermas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My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Postgre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Oracle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SQLite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lainny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>.</w:t>
      </w:r>
    </w:p>
    <w:p w14:paraId="247ADC1C" w14:textId="1902F270" w:rsidR="0010601D" w:rsidRDefault="0010601D" w:rsidP="00D55BEC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plik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ilik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ntarmuk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nggun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tuitif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ud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guna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udah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nggun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gelol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gekseku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int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SQL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rt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ampil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hasilny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ala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abel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ta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grafi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.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lai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t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Beave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juga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ilik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fitur-fitu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ambah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pert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import/export data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banding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truktu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,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mantau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kinerj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.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plik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ersedi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iste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oper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Windows, Linux, dan MacOS.</w:t>
      </w:r>
      <w:r w:rsidR="009A4F60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</w:p>
    <w:p w14:paraId="198835C9" w14:textId="77777777" w:rsidR="00D55BEC" w:rsidRPr="0010601D" w:rsidRDefault="00D55BEC" w:rsidP="00C9106A">
      <w:pPr>
        <w:spacing w:after="0" w:line="360" w:lineRule="auto"/>
        <w:ind w:firstLine="35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7B42FCED" wp14:editId="53EE074F">
            <wp:extent cx="4258800" cy="2397600"/>
            <wp:effectExtent l="0" t="0" r="8890" b="0"/>
            <wp:docPr id="2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 preferRelativeResize="0"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8800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8415BF" w14:textId="7FC44C27" w:rsidR="00D55BEC" w:rsidRPr="00E8013B" w:rsidRDefault="00D55BEC" w:rsidP="00D55BEC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142CFC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3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C9106A">
        <w:rPr>
          <w:rFonts w:ascii="Times New Roman" w:hAnsi="Times New Roman" w:cs="Times New Roman"/>
          <w:b w:val="0"/>
          <w:bCs w:val="0"/>
          <w:i/>
          <w:iCs/>
          <w:color w:val="auto"/>
          <w:sz w:val="20"/>
          <w:szCs w:val="20"/>
        </w:rPr>
        <w:t>DBeaver</w:t>
      </w:r>
      <w:proofErr w:type="spellEnd"/>
    </w:p>
    <w:p w14:paraId="70DAEB77" w14:textId="77777777" w:rsidR="00D55BEC" w:rsidRPr="00E8013B" w:rsidRDefault="00D55BEC" w:rsidP="00D55BEC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8"/>
          <w:szCs w:val="28"/>
        </w:rPr>
      </w:pPr>
    </w:p>
    <w:p w14:paraId="0DF3FD29" w14:textId="77777777" w:rsidR="0010601D" w:rsidRPr="00E8013B" w:rsidRDefault="0010601D" w:rsidP="0010601D"/>
    <w:p w14:paraId="371E921E" w14:textId="0E5262C5" w:rsidR="00E8013B" w:rsidRDefault="00C9106A" w:rsidP="00DD53DF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673" w:name="_Toc124410810"/>
      <w:r w:rsidRPr="00C9106A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GitLab</w:t>
      </w:r>
      <w:bookmarkEnd w:id="673"/>
    </w:p>
    <w:p w14:paraId="2A2220E0" w14:textId="363E94A3" w:rsidR="00DD53DF" w:rsidRDefault="00C9106A" w:rsidP="00C9106A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DD53DF">
        <w:rPr>
          <w:rFonts w:ascii="Times New Roman" w:hAnsi="Times New Roman" w:cs="Times New Roman"/>
          <w:sz w:val="24"/>
          <w:szCs w:val="24"/>
        </w:rPr>
        <w:t xml:space="preserve"> (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 xml:space="preserve">Version Control </w:t>
      </w:r>
      <w:proofErr w:type="gramStart"/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System</w:t>
      </w:r>
      <w:r w:rsidR="00DD53DF">
        <w:rPr>
          <w:rFonts w:ascii="Times New Roman" w:hAnsi="Times New Roman" w:cs="Times New Roman"/>
          <w:sz w:val="24"/>
          <w:szCs w:val="24"/>
        </w:rPr>
        <w:t xml:space="preserve">) 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yang</w:t>
      </w:r>
      <w:proofErr w:type="gram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sz w:val="24"/>
          <w:szCs w:val="24"/>
        </w:rPr>
        <w:t>open-source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Fitur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repositor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Git yang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mantau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kontinu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op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Kanban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Scrum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erkoordina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>.</w:t>
      </w:r>
    </w:p>
    <w:p w14:paraId="5B65D1B2" w14:textId="3AAF2C0E" w:rsidR="00C9106A" w:rsidRDefault="00C9106A" w:rsidP="00C9106A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09157CF" wp14:editId="62E23FAB">
            <wp:extent cx="2400300" cy="23241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09F2B" w14:textId="4233D63A" w:rsidR="00C9106A" w:rsidRPr="00C9106A" w:rsidRDefault="00C9106A" w:rsidP="00C9106A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4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 w:rsidRPr="00C9106A">
        <w:rPr>
          <w:rFonts w:ascii="Times New Roman" w:hAnsi="Times New Roman" w:cs="Times New Roman"/>
          <w:b w:val="0"/>
          <w:bCs w:val="0"/>
          <w:i/>
          <w:iCs/>
          <w:color w:val="auto"/>
          <w:sz w:val="20"/>
          <w:szCs w:val="20"/>
        </w:rPr>
        <w:t>GitLab</w:t>
      </w:r>
    </w:p>
    <w:p w14:paraId="6D39E3AF" w14:textId="31F826D7" w:rsidR="00C9106A" w:rsidRDefault="00C9106A" w:rsidP="00C9106A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674" w:name="_Toc124410811"/>
      <w:proofErr w:type="spellStart"/>
      <w:r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Laragon</w:t>
      </w:r>
      <w:bookmarkEnd w:id="674"/>
      <w:proofErr w:type="spellEnd"/>
    </w:p>
    <w:p w14:paraId="6B7340CE" w14:textId="5CE71491" w:rsidR="00D96999" w:rsidRPr="00D96999" w:rsidRDefault="00C9106A" w:rsidP="00D96999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</w:t>
      </w:r>
      <w:r w:rsidRPr="00C9106A">
        <w:rPr>
          <w:rFonts w:ascii="Times New Roman" w:hAnsi="Times New Roman" w:cs="Times New Roman"/>
          <w:sz w:val="24"/>
          <w:szCs w:val="24"/>
        </w:rPr>
        <w:t>engembang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aket-pake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Apache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HP</w:t>
      </w:r>
      <w:r w:rsidRPr="00C9106A">
        <w:rPr>
          <w:rFonts w:ascii="Times New Roman" w:hAnsi="Times New Roman" w:cs="Times New Roman"/>
          <w:sz w:val="24"/>
          <w:szCs w:val="24"/>
        </w:rPr>
        <w:t xml:space="preserve">, dan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MySQL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ake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instal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tuitif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server dan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virtual host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, dan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HP</w:t>
      </w:r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built-in web server</w:t>
      </w:r>
      <w:r w:rsidRPr="00C910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</w:t>
      </w:r>
      <w:r w:rsidR="008E03C5">
        <w:rPr>
          <w:rFonts w:ascii="Times New Roman" w:hAnsi="Times New Roman" w:cs="Times New Roman"/>
          <w:sz w:val="24"/>
          <w:szCs w:val="24"/>
        </w:rPr>
        <w:t>e</w:t>
      </w:r>
      <w:r w:rsidRPr="00C9106A">
        <w:rPr>
          <w:rFonts w:ascii="Times New Roman" w:hAnsi="Times New Roman" w:cs="Times New Roman"/>
          <w:sz w:val="24"/>
          <w:szCs w:val="24"/>
        </w:rPr>
        <w:t>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rup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pada server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roduction</w:t>
      </w:r>
      <w:r w:rsidRPr="00C9106A">
        <w:rPr>
          <w:rFonts w:ascii="Times New Roman" w:hAnsi="Times New Roman" w:cs="Times New Roman"/>
          <w:sz w:val="24"/>
          <w:szCs w:val="24"/>
        </w:rPr>
        <w:t>.</w:t>
      </w:r>
    </w:p>
    <w:p w14:paraId="3DA8E2FC" w14:textId="19F68A3C" w:rsidR="00DC1B28" w:rsidRPr="00DC1B28" w:rsidRDefault="00DC1B28" w:rsidP="00DC1B2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r w:rsidRPr="00DC1B2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Postman</w:t>
      </w:r>
    </w:p>
    <w:p w14:paraId="6C6EF02F" w14:textId="3A4B9BAA" w:rsidR="00DC1B28" w:rsidRDefault="00DC1B28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API (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Application Programming Interface</w:t>
      </w:r>
      <w:r w:rsidRPr="00DC1B28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HTTP</w:t>
      </w:r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HTTPS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server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Fitur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onjo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format dat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JSON</w:t>
      </w:r>
      <w:r w:rsidR="00D41622">
        <w:rPr>
          <w:rFonts w:ascii="Times New Roman" w:hAnsi="Times New Roman" w:cs="Times New Roman"/>
          <w:sz w:val="24"/>
          <w:szCs w:val="24"/>
        </w:rPr>
        <w:t>,</w:t>
      </w:r>
      <w:r w:rsidRPr="00DC1B28">
        <w:rPr>
          <w:rFonts w:ascii="Times New Roman" w:hAnsi="Times New Roman" w:cs="Times New Roman"/>
          <w:sz w:val="24"/>
          <w:szCs w:val="24"/>
        </w:rPr>
        <w:t xml:space="preserve"> XML</w:t>
      </w:r>
      <w:r w:rsidR="00D41622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D41622">
        <w:rPr>
          <w:rFonts w:ascii="Times New Roman" w:hAnsi="Times New Roman" w:cs="Times New Roman"/>
          <w:i/>
          <w:iCs/>
          <w:sz w:val="24"/>
          <w:szCs w:val="24"/>
        </w:rPr>
        <w:t>cUR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browser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desktop</w:t>
      </w:r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Window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Mac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Linux</w:t>
      </w:r>
      <w:r w:rsidRPr="00DC1B28">
        <w:rPr>
          <w:rFonts w:ascii="Times New Roman" w:hAnsi="Times New Roman" w:cs="Times New Roman"/>
          <w:sz w:val="24"/>
          <w:szCs w:val="24"/>
        </w:rPr>
        <w:t>.</w:t>
      </w:r>
    </w:p>
    <w:p w14:paraId="0C960DEF" w14:textId="77777777" w:rsidR="00DC1B28" w:rsidRDefault="00DC1B28" w:rsidP="00DC1B28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0CCA985D" wp14:editId="52B7AB81">
            <wp:extent cx="2400300" cy="215799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157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A1446A" w14:textId="1E9A1F39" w:rsidR="00DC1B28" w:rsidRPr="00C9106A" w:rsidRDefault="00DC1B28" w:rsidP="00DC1B28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DB5DAA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5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ostman</w:t>
      </w:r>
    </w:p>
    <w:p w14:paraId="5CE9B372" w14:textId="77777777" w:rsidR="00DC1B28" w:rsidRPr="00DC1B28" w:rsidRDefault="00DC1B28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</w:p>
    <w:p w14:paraId="6AC85FD7" w14:textId="192DF989" w:rsidR="00DC1B28" w:rsidRPr="00DC1B28" w:rsidRDefault="00DC1B28" w:rsidP="00DC1B28">
      <w:pPr>
        <w:pStyle w:val="Heading3"/>
        <w:numPr>
          <w:ilvl w:val="2"/>
          <w:numId w:val="5"/>
        </w:numPr>
      </w:pPr>
      <w:r w:rsidRPr="00DC1B2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Telegram</w:t>
      </w:r>
    </w:p>
    <w:p w14:paraId="1CB7FC1E" w14:textId="441900A0" w:rsidR="00D96999" w:rsidRPr="00DC1B28" w:rsidRDefault="00DC1B28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pesan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oleh Pavel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rov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buk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pada 2013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ha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bo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loud-based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ha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platform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iO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Android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Window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Mac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Linux</w:t>
      </w:r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end-to-end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enkrip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aktif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anggil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video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>.</w:t>
      </w:r>
    </w:p>
    <w:p w14:paraId="35860600" w14:textId="67D625C4" w:rsidR="00C9106A" w:rsidRPr="00C9106A" w:rsidRDefault="00C9106A" w:rsidP="00C9106A">
      <w:pPr>
        <w:rPr>
          <w:rFonts w:ascii="Times New Roman" w:hAnsi="Times New Roman" w:cs="Times New Roman"/>
          <w:sz w:val="24"/>
          <w:szCs w:val="24"/>
        </w:rPr>
      </w:pPr>
    </w:p>
    <w:p w14:paraId="4B6EED61" w14:textId="05AFAC51" w:rsidR="00AB3751" w:rsidRDefault="00AB3751" w:rsidP="00AB3751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675" w:name="_Toc124410812"/>
      <w:proofErr w:type="spellStart"/>
      <w:r w:rsidRPr="00AB3751">
        <w:rPr>
          <w:rFonts w:cs="Times New Roman"/>
          <w:szCs w:val="24"/>
        </w:rPr>
        <w:t>Uraian</w:t>
      </w:r>
      <w:proofErr w:type="spellEnd"/>
      <w:r w:rsidRPr="00AB3751">
        <w:rPr>
          <w:rFonts w:cs="Times New Roman"/>
          <w:szCs w:val="24"/>
        </w:rPr>
        <w:t xml:space="preserve"> </w:t>
      </w:r>
      <w:proofErr w:type="spellStart"/>
      <w:r w:rsidRPr="00AB3751">
        <w:rPr>
          <w:rFonts w:cs="Times New Roman"/>
          <w:szCs w:val="24"/>
        </w:rPr>
        <w:t>Kerja</w:t>
      </w:r>
      <w:proofErr w:type="spellEnd"/>
      <w:r w:rsidRPr="00AB3751">
        <w:rPr>
          <w:rFonts w:cs="Times New Roman"/>
          <w:szCs w:val="24"/>
        </w:rPr>
        <w:t xml:space="preserve"> PKL</w:t>
      </w:r>
      <w:bookmarkEnd w:id="675"/>
    </w:p>
    <w:p w14:paraId="70DADFAA" w14:textId="3FDDAFEE" w:rsidR="001115EE" w:rsidRP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3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software Postman,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ada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Pr="001115EE">
        <w:rPr>
          <w:rFonts w:ascii="Times New Roman" w:hAnsi="Times New Roman" w:cs="Times New Roman"/>
          <w:i/>
          <w:iCs/>
          <w:sz w:val="24"/>
          <w:szCs w:val="24"/>
        </w:rPr>
        <w:t>database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i/>
          <w:iCs/>
          <w:sz w:val="24"/>
          <w:szCs w:val="24"/>
        </w:rPr>
        <w:t>DBeav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Pr="001115EE">
        <w:rPr>
          <w:rFonts w:ascii="Times New Roman" w:hAnsi="Times New Roman" w:cs="Times New Roman"/>
          <w:i/>
          <w:iCs/>
          <w:sz w:val="24"/>
          <w:szCs w:val="24"/>
        </w:rPr>
        <w:t>Laravel</w:t>
      </w:r>
      <w:r w:rsidRPr="001115EE">
        <w:rPr>
          <w:rFonts w:ascii="Times New Roman" w:hAnsi="Times New Roman" w:cs="Times New Roman"/>
          <w:sz w:val="24"/>
          <w:szCs w:val="24"/>
        </w:rPr>
        <w:t>.</w:t>
      </w:r>
    </w:p>
    <w:p w14:paraId="17C35F37" w14:textId="39FE99E6" w:rsidR="001115EE" w:rsidRP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1115EE">
        <w:rPr>
          <w:rFonts w:ascii="Times New Roman" w:hAnsi="Times New Roman" w:cs="Times New Roman"/>
          <w:sz w:val="24"/>
          <w:szCs w:val="24"/>
        </w:rPr>
        <w:t xml:space="preserve">Postm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for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Beav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</w:t>
      </w:r>
      <w:r>
        <w:rPr>
          <w:rFonts w:ascii="Times New Roman" w:hAnsi="Times New Roman" w:cs="Times New Roman"/>
          <w:sz w:val="24"/>
          <w:szCs w:val="24"/>
        </w:rPr>
        <w:t xml:space="preserve">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="002252A1" w:rsidRPr="002252A1">
        <w:rPr>
          <w:rFonts w:ascii="Times New Roman" w:hAnsi="Times New Roman" w:cs="Times New Roman"/>
          <w:i/>
          <w:iCs/>
          <w:sz w:val="24"/>
          <w:szCs w:val="24"/>
        </w:rPr>
        <w:t>Framework</w:t>
      </w:r>
      <w:r w:rsidR="002252A1">
        <w:rPr>
          <w:rFonts w:ascii="Times New Roman" w:hAnsi="Times New Roman" w:cs="Times New Roman"/>
          <w:sz w:val="24"/>
          <w:szCs w:val="24"/>
        </w:rPr>
        <w:t xml:space="preserve"> </w:t>
      </w:r>
      <w:r w:rsidRPr="002252A1">
        <w:rPr>
          <w:rFonts w:ascii="Times New Roman" w:hAnsi="Times New Roman" w:cs="Times New Roman"/>
          <w:i/>
          <w:iCs/>
          <w:sz w:val="24"/>
          <w:szCs w:val="24"/>
        </w:rPr>
        <w:t>Laravel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E451E">
        <w:rPr>
          <w:rFonts w:ascii="Times New Roman" w:hAnsi="Times New Roman" w:cs="Times New Roman"/>
          <w:sz w:val="24"/>
          <w:szCs w:val="24"/>
        </w:rPr>
        <w:t>.</w:t>
      </w:r>
    </w:p>
    <w:p w14:paraId="3A75F65D" w14:textId="3D288E88" w:rsid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115EE">
        <w:rPr>
          <w:rFonts w:ascii="Times New Roman" w:hAnsi="Times New Roman" w:cs="Times New Roman"/>
          <w:sz w:val="24"/>
          <w:szCs w:val="24"/>
        </w:rPr>
        <w:lastRenderedPageBreak/>
        <w:t>Secar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untu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ari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>.</w:t>
      </w:r>
    </w:p>
    <w:p w14:paraId="724C62B1" w14:textId="5AEFBEC2" w:rsidR="00AB3751" w:rsidRDefault="00AB3751" w:rsidP="000E6BE9">
      <w:pPr>
        <w:ind w:firstLine="432"/>
        <w:rPr>
          <w:rFonts w:ascii="Times New Roman" w:hAnsi="Times New Roman" w:cs="Times New Roman"/>
          <w:sz w:val="24"/>
          <w:szCs w:val="24"/>
        </w:rPr>
      </w:pPr>
      <w:r w:rsidRPr="00AB3751"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4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28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.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AB3751">
        <w:rPr>
          <w:rFonts w:ascii="Times New Roman" w:hAnsi="Times New Roman" w:cs="Times New Roman"/>
          <w:sz w:val="24"/>
          <w:szCs w:val="24"/>
        </w:rPr>
        <w:t>-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AB37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ipe</w:t>
      </w:r>
      <w:r w:rsidR="00EF3FFD">
        <w:rPr>
          <w:rFonts w:ascii="Times New Roman" w:hAnsi="Times New Roman" w:cs="Times New Roman"/>
          <w:sz w:val="24"/>
          <w:szCs w:val="24"/>
        </w:rPr>
        <w:t>rluk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EF3FFD">
        <w:rPr>
          <w:rFonts w:ascii="Times New Roman" w:hAnsi="Times New Roman" w:cs="Times New Roman"/>
          <w:sz w:val="24"/>
          <w:szCs w:val="24"/>
        </w:rPr>
        <w:t xml:space="preserve">, setup </w:t>
      </w:r>
      <w:proofErr w:type="spellStart"/>
      <w:r w:rsidR="00EF3FFD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3FFD">
        <w:rPr>
          <w:rFonts w:ascii="Times New Roman" w:hAnsi="Times New Roman" w:cs="Times New Roman"/>
          <w:i/>
          <w:iCs/>
          <w:sz w:val="24"/>
          <w:szCs w:val="24"/>
        </w:rPr>
        <w:t>Laravolt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DBMS PostgreSQL</w:t>
      </w:r>
      <w:r w:rsidRPr="00AB3751">
        <w:rPr>
          <w:rFonts w:ascii="Times New Roman" w:hAnsi="Times New Roman" w:cs="Times New Roman"/>
          <w:sz w:val="24"/>
          <w:szCs w:val="24"/>
        </w:rPr>
        <w:t>.</w:t>
      </w:r>
    </w:p>
    <w:p w14:paraId="45211817" w14:textId="3A5E8871" w:rsidR="00AB3751" w:rsidRDefault="00AB3751" w:rsidP="00AB3751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675DD0">
        <w:rPr>
          <w:rFonts w:ascii="Times New Roman" w:hAnsi="Times New Roman" w:cs="Times New Roman"/>
          <w:sz w:val="24"/>
          <w:szCs w:val="24"/>
        </w:rPr>
        <w:t>31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 w:rsidR="00675DD0">
        <w:rPr>
          <w:rFonts w:ascii="Times New Roman" w:hAnsi="Times New Roman" w:cs="Times New Roman"/>
          <w:sz w:val="24"/>
          <w:szCs w:val="24"/>
        </w:rPr>
        <w:t xml:space="preserve"> 4</w:t>
      </w:r>
      <w:proofErr w:type="gramEnd"/>
      <w:r w:rsidR="00675DD0">
        <w:rPr>
          <w:rFonts w:ascii="Times New Roman" w:hAnsi="Times New Roman" w:cs="Times New Roman"/>
          <w:sz w:val="24"/>
          <w:szCs w:val="24"/>
        </w:rPr>
        <w:t xml:space="preserve"> November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4E6FE18C" w14:textId="388BAA55" w:rsidR="00675DD0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11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149262AB" w14:textId="5AD1E9BA" w:rsidR="00675DD0" w:rsidRPr="00AB3751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4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18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4200769D" w14:textId="587EDB1A" w:rsidR="00675DD0" w:rsidRPr="00AB3751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da pekan</w:t>
      </w:r>
      <w:r w:rsidR="006C6E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6E4C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6C6E4C">
        <w:rPr>
          <w:rFonts w:ascii="Times New Roman" w:hAnsi="Times New Roman" w:cs="Times New Roman"/>
          <w:sz w:val="24"/>
          <w:szCs w:val="24"/>
        </w:rPr>
        <w:t>21</w:t>
      </w:r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C6E4C">
        <w:rPr>
          <w:rFonts w:ascii="Times New Roman" w:hAnsi="Times New Roman" w:cs="Times New Roman"/>
          <w:sz w:val="24"/>
          <w:szCs w:val="24"/>
        </w:rPr>
        <w:t>25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03C3ED79" w14:textId="584CA68B" w:rsidR="006C6E4C" w:rsidRPr="00AB3751" w:rsidRDefault="006C6E4C" w:rsidP="006C6E4C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e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8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2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4B7D2157" w14:textId="29718321" w:rsidR="00AF0A2B" w:rsidRDefault="00AF0A2B" w:rsidP="00AF0A2B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j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5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- 9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280EDA31" w14:textId="69C84D13" w:rsidR="00AF0A2B" w:rsidRPr="00AB3751" w:rsidRDefault="00AF0A2B" w:rsidP="00AF0A2B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el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2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16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02D10739" w14:textId="4A428E8D" w:rsidR="00AF0A2B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b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9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23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63F7AD89" w14:textId="00B4D476" w:rsidR="003B3DDD" w:rsidRPr="00AB3751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6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30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66D90A95" w14:textId="38208A0E" w:rsidR="003B3DDD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29A315" w14:textId="08F6A020" w:rsidR="003B3DDD" w:rsidRPr="00AB3751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9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45F72">
        <w:rPr>
          <w:rFonts w:ascii="Times New Roman" w:hAnsi="Times New Roman" w:cs="Times New Roman"/>
          <w:sz w:val="24"/>
          <w:szCs w:val="24"/>
        </w:rPr>
        <w:t>1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7869AFBB" w14:textId="0258FB8D" w:rsidR="00145F72" w:rsidRPr="00AB3751" w:rsidRDefault="00145F72" w:rsidP="00145F72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6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– </w:t>
      </w:r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</w:p>
    <w:p w14:paraId="535D0F87" w14:textId="77777777" w:rsidR="003B3DDD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</w:p>
    <w:p w14:paraId="2C311702" w14:textId="2973884C" w:rsidR="00AB3751" w:rsidRPr="000E6BE9" w:rsidRDefault="003B3DDD" w:rsidP="000E6B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4DA9E0B" w14:textId="51FF289C" w:rsidR="00753E24" w:rsidRPr="00620945" w:rsidRDefault="00AB3751" w:rsidP="00620945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b w:val="0"/>
          <w:bCs/>
          <w:szCs w:val="24"/>
        </w:rPr>
      </w:pPr>
      <w:bookmarkStart w:id="676" w:name="_Toc124410813"/>
      <w:r>
        <w:rPr>
          <w:rFonts w:cs="Times New Roman"/>
          <w:szCs w:val="24"/>
        </w:rPr>
        <w:lastRenderedPageBreak/>
        <w:t xml:space="preserve">Hasil </w:t>
      </w:r>
      <w:proofErr w:type="spellStart"/>
      <w:r>
        <w:rPr>
          <w:rFonts w:cs="Times New Roman"/>
          <w:szCs w:val="24"/>
        </w:rPr>
        <w:t>Pelaksanaan</w:t>
      </w:r>
      <w:bookmarkStart w:id="677" w:name="_Toc124410814"/>
      <w:bookmarkEnd w:id="676"/>
      <w:bookmarkEnd w:id="677"/>
      <w:proofErr w:type="spellEnd"/>
      <w:r w:rsidR="00753E24" w:rsidRPr="00620945">
        <w:rPr>
          <w:rFonts w:cs="Times New Roman"/>
          <w:szCs w:val="24"/>
        </w:rPr>
        <w:br w:type="page"/>
      </w:r>
    </w:p>
    <w:p w14:paraId="4339EB9A" w14:textId="77777777" w:rsidR="00C90A03" w:rsidRPr="00017F9C" w:rsidRDefault="00E138AA" w:rsidP="00017F9C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678" w:name="_Toc91426406"/>
      <w:bookmarkStart w:id="679" w:name="_Toc93057691"/>
      <w:bookmarkStart w:id="680" w:name="_Toc124410815"/>
      <w:r w:rsidRPr="00017F9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V</w:t>
      </w:r>
      <w:bookmarkStart w:id="681" w:name="_Toc91426407"/>
      <w:bookmarkEnd w:id="678"/>
      <w:bookmarkEnd w:id="679"/>
      <w:bookmarkEnd w:id="680"/>
    </w:p>
    <w:p w14:paraId="20D21330" w14:textId="2161E278" w:rsidR="00E138AA" w:rsidRPr="00017F9C" w:rsidRDefault="00E138AA" w:rsidP="00017F9C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682" w:name="_Toc92965154"/>
      <w:bookmarkStart w:id="683" w:name="_Toc92966283"/>
      <w:r w:rsidRPr="00017F9C">
        <w:rPr>
          <w:rFonts w:ascii="Times New Roman" w:hAnsi="Times New Roman" w:cs="Times New Roman"/>
          <w:b/>
          <w:sz w:val="28"/>
          <w:szCs w:val="28"/>
        </w:rPr>
        <w:t>PENUTUP</w:t>
      </w:r>
      <w:bookmarkEnd w:id="681"/>
      <w:bookmarkEnd w:id="682"/>
      <w:bookmarkEnd w:id="683"/>
    </w:p>
    <w:p w14:paraId="7801912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84" w:name="_Toc91426408"/>
      <w:bookmarkStart w:id="685" w:name="_Toc91426485"/>
      <w:bookmarkStart w:id="686" w:name="_Toc91426805"/>
      <w:bookmarkStart w:id="687" w:name="_Toc91426868"/>
      <w:bookmarkStart w:id="688" w:name="_Toc91426932"/>
      <w:bookmarkStart w:id="689" w:name="_Toc91427373"/>
      <w:bookmarkStart w:id="690" w:name="_Toc91427473"/>
      <w:bookmarkStart w:id="691" w:name="_Toc91574614"/>
      <w:bookmarkStart w:id="692" w:name="_Toc91574879"/>
      <w:bookmarkStart w:id="693" w:name="_Toc91947691"/>
      <w:bookmarkStart w:id="694" w:name="_Toc92103435"/>
      <w:bookmarkStart w:id="695" w:name="_Toc92138844"/>
      <w:bookmarkStart w:id="696" w:name="_Toc92740202"/>
      <w:bookmarkStart w:id="697" w:name="_Toc92740288"/>
      <w:bookmarkStart w:id="698" w:name="_Toc92740375"/>
      <w:bookmarkStart w:id="699" w:name="_Toc92740462"/>
      <w:bookmarkStart w:id="700" w:name="_Toc92776604"/>
      <w:bookmarkStart w:id="701" w:name="_Toc92873955"/>
      <w:bookmarkStart w:id="702" w:name="_Toc92874362"/>
      <w:bookmarkStart w:id="703" w:name="_Toc92874713"/>
      <w:bookmarkStart w:id="704" w:name="_Toc92921190"/>
      <w:bookmarkStart w:id="705" w:name="_Toc92921289"/>
      <w:bookmarkStart w:id="706" w:name="_Toc92958338"/>
      <w:bookmarkStart w:id="707" w:name="_Toc92963809"/>
      <w:bookmarkStart w:id="708" w:name="_Toc92965155"/>
      <w:bookmarkStart w:id="709" w:name="_Toc92966284"/>
      <w:bookmarkStart w:id="710" w:name="_Toc92999885"/>
      <w:bookmarkStart w:id="711" w:name="_Toc93003798"/>
      <w:bookmarkStart w:id="712" w:name="_Toc93004125"/>
      <w:bookmarkStart w:id="713" w:name="_Toc93046918"/>
      <w:bookmarkStart w:id="714" w:name="_Toc93047012"/>
      <w:bookmarkStart w:id="715" w:name="_Toc93057692"/>
      <w:bookmarkStart w:id="716" w:name="_Toc117378177"/>
      <w:bookmarkStart w:id="717" w:name="_Toc124150856"/>
      <w:bookmarkStart w:id="718" w:name="_Toc124168097"/>
      <w:bookmarkStart w:id="719" w:name="_Toc124173630"/>
      <w:bookmarkStart w:id="720" w:name="_Toc124175190"/>
      <w:bookmarkStart w:id="721" w:name="_Toc124410816"/>
      <w:bookmarkStart w:id="722" w:name="_Toc91426409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</w:p>
    <w:p w14:paraId="48D91279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23" w:name="_Toc92921191"/>
      <w:bookmarkStart w:id="724" w:name="_Toc92921290"/>
      <w:bookmarkStart w:id="725" w:name="_Toc92958339"/>
      <w:bookmarkStart w:id="726" w:name="_Toc92963810"/>
      <w:bookmarkStart w:id="727" w:name="_Toc92965156"/>
      <w:bookmarkStart w:id="728" w:name="_Toc92966285"/>
      <w:bookmarkStart w:id="729" w:name="_Toc92999886"/>
      <w:bookmarkStart w:id="730" w:name="_Toc93003799"/>
      <w:bookmarkStart w:id="731" w:name="_Toc93004126"/>
      <w:bookmarkStart w:id="732" w:name="_Toc93046919"/>
      <w:bookmarkStart w:id="733" w:name="_Toc93047013"/>
      <w:bookmarkStart w:id="734" w:name="_Toc93057693"/>
      <w:bookmarkStart w:id="735" w:name="_Toc117378178"/>
      <w:bookmarkStart w:id="736" w:name="_Toc124150857"/>
      <w:bookmarkStart w:id="737" w:name="_Toc124168098"/>
      <w:bookmarkStart w:id="738" w:name="_Toc124173631"/>
      <w:bookmarkStart w:id="739" w:name="_Toc124175191"/>
      <w:bookmarkStart w:id="740" w:name="_Toc124410817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</w:p>
    <w:p w14:paraId="6FBE47EB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41" w:name="_Toc92921192"/>
      <w:bookmarkStart w:id="742" w:name="_Toc92921291"/>
      <w:bookmarkStart w:id="743" w:name="_Toc92958340"/>
      <w:bookmarkStart w:id="744" w:name="_Toc92963811"/>
      <w:bookmarkStart w:id="745" w:name="_Toc92965157"/>
      <w:bookmarkStart w:id="746" w:name="_Toc92966286"/>
      <w:bookmarkStart w:id="747" w:name="_Toc92999887"/>
      <w:bookmarkStart w:id="748" w:name="_Toc93003800"/>
      <w:bookmarkStart w:id="749" w:name="_Toc93004127"/>
      <w:bookmarkStart w:id="750" w:name="_Toc93046920"/>
      <w:bookmarkStart w:id="751" w:name="_Toc93047014"/>
      <w:bookmarkStart w:id="752" w:name="_Toc93057694"/>
      <w:bookmarkStart w:id="753" w:name="_Toc117378179"/>
      <w:bookmarkStart w:id="754" w:name="_Toc124150858"/>
      <w:bookmarkStart w:id="755" w:name="_Toc124168099"/>
      <w:bookmarkStart w:id="756" w:name="_Toc124173632"/>
      <w:bookmarkStart w:id="757" w:name="_Toc124175192"/>
      <w:bookmarkStart w:id="758" w:name="_Toc124410818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</w:p>
    <w:p w14:paraId="52FADAA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59" w:name="_Toc92921193"/>
      <w:bookmarkStart w:id="760" w:name="_Toc92921292"/>
      <w:bookmarkStart w:id="761" w:name="_Toc92958341"/>
      <w:bookmarkStart w:id="762" w:name="_Toc92963812"/>
      <w:bookmarkStart w:id="763" w:name="_Toc92965158"/>
      <w:bookmarkStart w:id="764" w:name="_Toc92966287"/>
      <w:bookmarkStart w:id="765" w:name="_Toc92999888"/>
      <w:bookmarkStart w:id="766" w:name="_Toc93003801"/>
      <w:bookmarkStart w:id="767" w:name="_Toc93004128"/>
      <w:bookmarkStart w:id="768" w:name="_Toc93046921"/>
      <w:bookmarkStart w:id="769" w:name="_Toc93047015"/>
      <w:bookmarkStart w:id="770" w:name="_Toc93057695"/>
      <w:bookmarkStart w:id="771" w:name="_Toc117378180"/>
      <w:bookmarkStart w:id="772" w:name="_Toc124150859"/>
      <w:bookmarkStart w:id="773" w:name="_Toc124168100"/>
      <w:bookmarkStart w:id="774" w:name="_Toc124173633"/>
      <w:bookmarkStart w:id="775" w:name="_Toc124175193"/>
      <w:bookmarkStart w:id="776" w:name="_Toc124410819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</w:p>
    <w:p w14:paraId="3636CFE3" w14:textId="71D9FE3A" w:rsidR="00E138AA" w:rsidRPr="006F4FE6" w:rsidRDefault="00E138AA">
      <w:pPr>
        <w:pStyle w:val="Heading2"/>
        <w:numPr>
          <w:ilvl w:val="1"/>
          <w:numId w:val="6"/>
        </w:numPr>
        <w:spacing w:before="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777" w:name="_Toc93057696"/>
      <w:bookmarkStart w:id="778" w:name="_Toc124410820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722"/>
      <w:bookmarkEnd w:id="777"/>
      <w:bookmarkEnd w:id="778"/>
    </w:p>
    <w:p w14:paraId="007EF273" w14:textId="09491EB4" w:rsidR="002431E4" w:rsidRPr="007A6EE8" w:rsidRDefault="007A6EE8" w:rsidP="00611E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bookmarkStart w:id="779" w:name="_Toc91427475"/>
      <w:bookmarkStart w:id="780" w:name="_Toc91574616"/>
      <w:bookmarkStart w:id="781" w:name="_Toc91574881"/>
      <w:bookmarkStart w:id="782" w:name="_Toc91947693"/>
      <w:bookmarkStart w:id="783" w:name="_Toc92103437"/>
      <w:bookmarkStart w:id="784" w:name="_Toc92138846"/>
      <w:bookmarkStart w:id="785" w:name="_Toc92740204"/>
      <w:bookmarkStart w:id="786" w:name="_Toc92740290"/>
      <w:bookmarkStart w:id="787" w:name="_Toc92740377"/>
      <w:bookmarkStart w:id="788" w:name="_Toc92740465"/>
      <w:bookmarkStart w:id="789" w:name="_Toc92776607"/>
      <w:bookmarkStart w:id="790" w:name="_Toc92873958"/>
      <w:bookmarkStart w:id="791" w:name="_Toc92874365"/>
      <w:bookmarkStart w:id="792" w:name="_Toc92874716"/>
      <w:bookmarkStart w:id="793" w:name="_Toc92921195"/>
      <w:bookmarkStart w:id="794" w:name="_Toc92921294"/>
      <w:bookmarkStart w:id="795" w:name="_Toc92958343"/>
      <w:bookmarkEnd w:id="779"/>
      <w:bookmarkEnd w:id="780"/>
      <w:bookmarkEnd w:id="781"/>
      <w:bookmarkEnd w:id="782"/>
      <w:bookmarkEnd w:id="783"/>
      <w:bookmarkEnd w:id="784"/>
      <w:bookmarkEnd w:id="785"/>
      <w:bookmarkEnd w:id="786"/>
      <w:bookmarkEnd w:id="787"/>
      <w:bookmarkEnd w:id="788"/>
      <w:bookmarkEnd w:id="789"/>
      <w:bookmarkEnd w:id="790"/>
      <w:bookmarkEnd w:id="791"/>
      <w:bookmarkEnd w:id="792"/>
      <w:bookmarkEnd w:id="793"/>
      <w:bookmarkEnd w:id="794"/>
      <w:bookmarkEnd w:id="795"/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="0027472D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3 di Perusahaan </w:t>
      </w:r>
      <w:r w:rsidR="00404463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</w:p>
    <w:p w14:paraId="1367533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96" w:name="_Toc92963814"/>
      <w:bookmarkStart w:id="797" w:name="_Toc92965160"/>
      <w:bookmarkStart w:id="798" w:name="_Toc92966289"/>
      <w:bookmarkStart w:id="799" w:name="_Toc92999890"/>
      <w:bookmarkStart w:id="800" w:name="_Toc93003803"/>
      <w:bookmarkStart w:id="801" w:name="_Toc93004130"/>
      <w:bookmarkStart w:id="802" w:name="_Toc93046923"/>
      <w:bookmarkStart w:id="803" w:name="_Toc93047017"/>
      <w:bookmarkStart w:id="804" w:name="_Toc93057697"/>
      <w:bookmarkStart w:id="805" w:name="_Toc117378182"/>
      <w:bookmarkStart w:id="806" w:name="_Toc124150861"/>
      <w:bookmarkStart w:id="807" w:name="_Toc124168102"/>
      <w:bookmarkStart w:id="808" w:name="_Toc124173635"/>
      <w:bookmarkStart w:id="809" w:name="_Toc124175195"/>
      <w:bookmarkStart w:id="810" w:name="_Toc124410821"/>
      <w:bookmarkEnd w:id="796"/>
      <w:bookmarkEnd w:id="797"/>
      <w:bookmarkEnd w:id="798"/>
      <w:bookmarkEnd w:id="799"/>
      <w:bookmarkEnd w:id="800"/>
      <w:bookmarkEnd w:id="801"/>
      <w:bookmarkEnd w:id="802"/>
      <w:bookmarkEnd w:id="803"/>
      <w:bookmarkEnd w:id="804"/>
      <w:bookmarkEnd w:id="805"/>
      <w:bookmarkEnd w:id="806"/>
      <w:bookmarkEnd w:id="807"/>
      <w:bookmarkEnd w:id="808"/>
      <w:bookmarkEnd w:id="809"/>
      <w:bookmarkEnd w:id="810"/>
    </w:p>
    <w:p w14:paraId="233A0FCF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11" w:name="_Toc91427476"/>
      <w:bookmarkStart w:id="812" w:name="_Toc91574617"/>
      <w:bookmarkStart w:id="813" w:name="_Toc91574882"/>
      <w:bookmarkStart w:id="814" w:name="_Toc91947694"/>
      <w:bookmarkStart w:id="815" w:name="_Toc92103438"/>
      <w:bookmarkStart w:id="816" w:name="_Toc92138847"/>
      <w:bookmarkStart w:id="817" w:name="_Toc92740205"/>
      <w:bookmarkStart w:id="818" w:name="_Toc92740291"/>
      <w:bookmarkStart w:id="819" w:name="_Toc92740378"/>
      <w:bookmarkStart w:id="820" w:name="_Toc92740466"/>
      <w:bookmarkStart w:id="821" w:name="_Toc92776608"/>
      <w:bookmarkStart w:id="822" w:name="_Toc92873959"/>
      <w:bookmarkStart w:id="823" w:name="_Toc92874366"/>
      <w:bookmarkStart w:id="824" w:name="_Toc92874717"/>
      <w:bookmarkStart w:id="825" w:name="_Toc92921196"/>
      <w:bookmarkStart w:id="826" w:name="_Toc92921295"/>
      <w:bookmarkStart w:id="827" w:name="_Toc92958344"/>
      <w:bookmarkStart w:id="828" w:name="_Toc92963815"/>
      <w:bookmarkStart w:id="829" w:name="_Toc92965161"/>
      <w:bookmarkStart w:id="830" w:name="_Toc92966290"/>
      <w:bookmarkStart w:id="831" w:name="_Toc92999891"/>
      <w:bookmarkStart w:id="832" w:name="_Toc93003804"/>
      <w:bookmarkStart w:id="833" w:name="_Toc93004131"/>
      <w:bookmarkStart w:id="834" w:name="_Toc93046924"/>
      <w:bookmarkStart w:id="835" w:name="_Toc93047018"/>
      <w:bookmarkStart w:id="836" w:name="_Toc93057698"/>
      <w:bookmarkStart w:id="837" w:name="_Toc117378183"/>
      <w:bookmarkStart w:id="838" w:name="_Toc124150862"/>
      <w:bookmarkStart w:id="839" w:name="_Toc124168103"/>
      <w:bookmarkStart w:id="840" w:name="_Toc124173636"/>
      <w:bookmarkStart w:id="841" w:name="_Toc124175196"/>
      <w:bookmarkStart w:id="842" w:name="_Toc124410822"/>
      <w:bookmarkEnd w:id="811"/>
      <w:bookmarkEnd w:id="812"/>
      <w:bookmarkEnd w:id="813"/>
      <w:bookmarkEnd w:id="814"/>
      <w:bookmarkEnd w:id="815"/>
      <w:bookmarkEnd w:id="816"/>
      <w:bookmarkEnd w:id="817"/>
      <w:bookmarkEnd w:id="818"/>
      <w:bookmarkEnd w:id="819"/>
      <w:bookmarkEnd w:id="820"/>
      <w:bookmarkEnd w:id="821"/>
      <w:bookmarkEnd w:id="822"/>
      <w:bookmarkEnd w:id="823"/>
      <w:bookmarkEnd w:id="824"/>
      <w:bookmarkEnd w:id="825"/>
      <w:bookmarkEnd w:id="826"/>
      <w:bookmarkEnd w:id="827"/>
      <w:bookmarkEnd w:id="828"/>
      <w:bookmarkEnd w:id="829"/>
      <w:bookmarkEnd w:id="830"/>
      <w:bookmarkEnd w:id="831"/>
      <w:bookmarkEnd w:id="832"/>
      <w:bookmarkEnd w:id="833"/>
      <w:bookmarkEnd w:id="834"/>
      <w:bookmarkEnd w:id="835"/>
      <w:bookmarkEnd w:id="836"/>
      <w:bookmarkEnd w:id="837"/>
      <w:bookmarkEnd w:id="838"/>
      <w:bookmarkEnd w:id="839"/>
      <w:bookmarkEnd w:id="840"/>
      <w:bookmarkEnd w:id="841"/>
      <w:bookmarkEnd w:id="842"/>
    </w:p>
    <w:p w14:paraId="30C47DB5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43" w:name="_Toc91427477"/>
      <w:bookmarkStart w:id="844" w:name="_Toc91574618"/>
      <w:bookmarkStart w:id="845" w:name="_Toc91574883"/>
      <w:bookmarkStart w:id="846" w:name="_Toc91947695"/>
      <w:bookmarkStart w:id="847" w:name="_Toc92103439"/>
      <w:bookmarkStart w:id="848" w:name="_Toc92138848"/>
      <w:bookmarkStart w:id="849" w:name="_Toc92740206"/>
      <w:bookmarkStart w:id="850" w:name="_Toc92740292"/>
      <w:bookmarkStart w:id="851" w:name="_Toc92740379"/>
      <w:bookmarkStart w:id="852" w:name="_Toc92740467"/>
      <w:bookmarkStart w:id="853" w:name="_Toc92776609"/>
      <w:bookmarkStart w:id="854" w:name="_Toc92873960"/>
      <w:bookmarkStart w:id="855" w:name="_Toc92874367"/>
      <w:bookmarkStart w:id="856" w:name="_Toc92874718"/>
      <w:bookmarkStart w:id="857" w:name="_Toc92921197"/>
      <w:bookmarkStart w:id="858" w:name="_Toc92921296"/>
      <w:bookmarkStart w:id="859" w:name="_Toc92958345"/>
      <w:bookmarkStart w:id="860" w:name="_Toc92963816"/>
      <w:bookmarkStart w:id="861" w:name="_Toc92965162"/>
      <w:bookmarkStart w:id="862" w:name="_Toc92966291"/>
      <w:bookmarkStart w:id="863" w:name="_Toc92999892"/>
      <w:bookmarkStart w:id="864" w:name="_Toc93003805"/>
      <w:bookmarkStart w:id="865" w:name="_Toc93004132"/>
      <w:bookmarkStart w:id="866" w:name="_Toc93046925"/>
      <w:bookmarkStart w:id="867" w:name="_Toc93047019"/>
      <w:bookmarkStart w:id="868" w:name="_Toc93057699"/>
      <w:bookmarkStart w:id="869" w:name="_Toc117378184"/>
      <w:bookmarkStart w:id="870" w:name="_Toc124150863"/>
      <w:bookmarkStart w:id="871" w:name="_Toc124168104"/>
      <w:bookmarkStart w:id="872" w:name="_Toc124173637"/>
      <w:bookmarkStart w:id="873" w:name="_Toc124175197"/>
      <w:bookmarkStart w:id="874" w:name="_Toc124410823"/>
      <w:bookmarkEnd w:id="843"/>
      <w:bookmarkEnd w:id="844"/>
      <w:bookmarkEnd w:id="845"/>
      <w:bookmarkEnd w:id="846"/>
      <w:bookmarkEnd w:id="847"/>
      <w:bookmarkEnd w:id="848"/>
      <w:bookmarkEnd w:id="849"/>
      <w:bookmarkEnd w:id="850"/>
      <w:bookmarkEnd w:id="851"/>
      <w:bookmarkEnd w:id="852"/>
      <w:bookmarkEnd w:id="853"/>
      <w:bookmarkEnd w:id="854"/>
      <w:bookmarkEnd w:id="855"/>
      <w:bookmarkEnd w:id="856"/>
      <w:bookmarkEnd w:id="857"/>
      <w:bookmarkEnd w:id="858"/>
      <w:bookmarkEnd w:id="859"/>
      <w:bookmarkEnd w:id="860"/>
      <w:bookmarkEnd w:id="861"/>
      <w:bookmarkEnd w:id="862"/>
      <w:bookmarkEnd w:id="863"/>
      <w:bookmarkEnd w:id="864"/>
      <w:bookmarkEnd w:id="865"/>
      <w:bookmarkEnd w:id="866"/>
      <w:bookmarkEnd w:id="867"/>
      <w:bookmarkEnd w:id="868"/>
      <w:bookmarkEnd w:id="869"/>
      <w:bookmarkEnd w:id="870"/>
      <w:bookmarkEnd w:id="871"/>
      <w:bookmarkEnd w:id="872"/>
      <w:bookmarkEnd w:id="873"/>
      <w:bookmarkEnd w:id="874"/>
    </w:p>
    <w:p w14:paraId="02AA4FD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75" w:name="_Toc91427478"/>
      <w:bookmarkStart w:id="876" w:name="_Toc91574619"/>
      <w:bookmarkStart w:id="877" w:name="_Toc91574884"/>
      <w:bookmarkStart w:id="878" w:name="_Toc91947696"/>
      <w:bookmarkStart w:id="879" w:name="_Toc92103440"/>
      <w:bookmarkStart w:id="880" w:name="_Toc92138849"/>
      <w:bookmarkStart w:id="881" w:name="_Toc92740207"/>
      <w:bookmarkStart w:id="882" w:name="_Toc92740293"/>
      <w:bookmarkStart w:id="883" w:name="_Toc92740380"/>
      <w:bookmarkStart w:id="884" w:name="_Toc92740468"/>
      <w:bookmarkStart w:id="885" w:name="_Toc92776610"/>
      <w:bookmarkStart w:id="886" w:name="_Toc92873961"/>
      <w:bookmarkStart w:id="887" w:name="_Toc92874368"/>
      <w:bookmarkStart w:id="888" w:name="_Toc92874719"/>
      <w:bookmarkStart w:id="889" w:name="_Toc92921198"/>
      <w:bookmarkStart w:id="890" w:name="_Toc92921297"/>
      <w:bookmarkStart w:id="891" w:name="_Toc92958346"/>
      <w:bookmarkStart w:id="892" w:name="_Toc92963817"/>
      <w:bookmarkStart w:id="893" w:name="_Toc92965163"/>
      <w:bookmarkStart w:id="894" w:name="_Toc92966292"/>
      <w:bookmarkStart w:id="895" w:name="_Toc92999893"/>
      <w:bookmarkStart w:id="896" w:name="_Toc93003806"/>
      <w:bookmarkStart w:id="897" w:name="_Toc93004133"/>
      <w:bookmarkStart w:id="898" w:name="_Toc93046926"/>
      <w:bookmarkStart w:id="899" w:name="_Toc93047020"/>
      <w:bookmarkStart w:id="900" w:name="_Toc93057700"/>
      <w:bookmarkStart w:id="901" w:name="_Toc117378185"/>
      <w:bookmarkStart w:id="902" w:name="_Toc124150864"/>
      <w:bookmarkStart w:id="903" w:name="_Toc124168105"/>
      <w:bookmarkStart w:id="904" w:name="_Toc124173638"/>
      <w:bookmarkStart w:id="905" w:name="_Toc124175198"/>
      <w:bookmarkStart w:id="906" w:name="_Toc124410824"/>
      <w:bookmarkEnd w:id="875"/>
      <w:bookmarkEnd w:id="876"/>
      <w:bookmarkEnd w:id="877"/>
      <w:bookmarkEnd w:id="878"/>
      <w:bookmarkEnd w:id="879"/>
      <w:bookmarkEnd w:id="880"/>
      <w:bookmarkEnd w:id="881"/>
      <w:bookmarkEnd w:id="882"/>
      <w:bookmarkEnd w:id="883"/>
      <w:bookmarkEnd w:id="884"/>
      <w:bookmarkEnd w:id="885"/>
      <w:bookmarkEnd w:id="886"/>
      <w:bookmarkEnd w:id="887"/>
      <w:bookmarkEnd w:id="888"/>
      <w:bookmarkEnd w:id="889"/>
      <w:bookmarkEnd w:id="890"/>
      <w:bookmarkEnd w:id="891"/>
      <w:bookmarkEnd w:id="892"/>
      <w:bookmarkEnd w:id="893"/>
      <w:bookmarkEnd w:id="894"/>
      <w:bookmarkEnd w:id="895"/>
      <w:bookmarkEnd w:id="896"/>
      <w:bookmarkEnd w:id="897"/>
      <w:bookmarkEnd w:id="898"/>
      <w:bookmarkEnd w:id="899"/>
      <w:bookmarkEnd w:id="900"/>
      <w:bookmarkEnd w:id="901"/>
      <w:bookmarkEnd w:id="902"/>
      <w:bookmarkEnd w:id="903"/>
      <w:bookmarkEnd w:id="904"/>
      <w:bookmarkEnd w:id="905"/>
      <w:bookmarkEnd w:id="906"/>
    </w:p>
    <w:p w14:paraId="0D307AE5" w14:textId="77777777" w:rsidR="007B22DC" w:rsidRPr="006F4FE6" w:rsidRDefault="007B22DC">
      <w:pPr>
        <w:pStyle w:val="ListParagraph"/>
        <w:keepNext/>
        <w:keepLines/>
        <w:numPr>
          <w:ilvl w:val="1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07" w:name="_Toc91427479"/>
      <w:bookmarkStart w:id="908" w:name="_Toc91574620"/>
      <w:bookmarkStart w:id="909" w:name="_Toc91574885"/>
      <w:bookmarkStart w:id="910" w:name="_Toc91947697"/>
      <w:bookmarkStart w:id="911" w:name="_Toc92103441"/>
      <w:bookmarkStart w:id="912" w:name="_Toc92138850"/>
      <w:bookmarkStart w:id="913" w:name="_Toc92740208"/>
      <w:bookmarkStart w:id="914" w:name="_Toc92740294"/>
      <w:bookmarkStart w:id="915" w:name="_Toc92740381"/>
      <w:bookmarkStart w:id="916" w:name="_Toc92740469"/>
      <w:bookmarkStart w:id="917" w:name="_Toc92776611"/>
      <w:bookmarkStart w:id="918" w:name="_Toc92873962"/>
      <w:bookmarkStart w:id="919" w:name="_Toc92874369"/>
      <w:bookmarkStart w:id="920" w:name="_Toc92874720"/>
      <w:bookmarkStart w:id="921" w:name="_Toc92921199"/>
      <w:bookmarkStart w:id="922" w:name="_Toc92921298"/>
      <w:bookmarkStart w:id="923" w:name="_Toc92958347"/>
      <w:bookmarkStart w:id="924" w:name="_Toc92963818"/>
      <w:bookmarkStart w:id="925" w:name="_Toc92965164"/>
      <w:bookmarkStart w:id="926" w:name="_Toc92966293"/>
      <w:bookmarkStart w:id="927" w:name="_Toc92999894"/>
      <w:bookmarkStart w:id="928" w:name="_Toc93003807"/>
      <w:bookmarkStart w:id="929" w:name="_Toc93004134"/>
      <w:bookmarkStart w:id="930" w:name="_Toc93046927"/>
      <w:bookmarkStart w:id="931" w:name="_Toc93047021"/>
      <w:bookmarkStart w:id="932" w:name="_Toc93057701"/>
      <w:bookmarkStart w:id="933" w:name="_Toc117378186"/>
      <w:bookmarkStart w:id="934" w:name="_Toc124150865"/>
      <w:bookmarkStart w:id="935" w:name="_Toc124168106"/>
      <w:bookmarkStart w:id="936" w:name="_Toc124173639"/>
      <w:bookmarkStart w:id="937" w:name="_Toc124175199"/>
      <w:bookmarkStart w:id="938" w:name="_Toc124410825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  <w:bookmarkEnd w:id="919"/>
      <w:bookmarkEnd w:id="920"/>
      <w:bookmarkEnd w:id="921"/>
      <w:bookmarkEnd w:id="922"/>
      <w:bookmarkEnd w:id="923"/>
      <w:bookmarkEnd w:id="924"/>
      <w:bookmarkEnd w:id="925"/>
      <w:bookmarkEnd w:id="926"/>
      <w:bookmarkEnd w:id="927"/>
      <w:bookmarkEnd w:id="928"/>
      <w:bookmarkEnd w:id="929"/>
      <w:bookmarkEnd w:id="930"/>
      <w:bookmarkEnd w:id="931"/>
      <w:bookmarkEnd w:id="932"/>
      <w:bookmarkEnd w:id="933"/>
      <w:bookmarkEnd w:id="934"/>
      <w:bookmarkEnd w:id="935"/>
      <w:bookmarkEnd w:id="936"/>
      <w:bookmarkEnd w:id="937"/>
      <w:bookmarkEnd w:id="938"/>
    </w:p>
    <w:p w14:paraId="6FD1FAD3" w14:textId="5AC686DC" w:rsidR="00E138AA" w:rsidRPr="006F4FE6" w:rsidRDefault="00E138AA">
      <w:pPr>
        <w:pStyle w:val="Heading2"/>
        <w:numPr>
          <w:ilvl w:val="1"/>
          <w:numId w:val="7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39" w:name="_Toc93057702"/>
      <w:bookmarkStart w:id="940" w:name="_Toc124410826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939"/>
      <w:bookmarkEnd w:id="940"/>
    </w:p>
    <w:p w14:paraId="659055CE" w14:textId="0C953277" w:rsidR="00C16A42" w:rsidRDefault="00611E45" w:rsidP="00611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BDC3CA" w14:textId="41C6EC2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.</w:t>
      </w:r>
    </w:p>
    <w:p w14:paraId="075E9233" w14:textId="7BBB8A8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ff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</w:t>
      </w:r>
      <w:proofErr w:type="spellEnd"/>
      <w:r w:rsidR="005A36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f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D3CFBB" w14:textId="7B953302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</w:p>
    <w:p w14:paraId="25D2D834" w14:textId="7C4AD67E" w:rsidR="00611E45" w:rsidRP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38A211" w14:textId="01E5AE05" w:rsidR="00C16A42" w:rsidRPr="006F4FE6" w:rsidRDefault="00C16A42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30AE4509" w14:textId="47E795F7" w:rsidR="00424DD9" w:rsidRPr="006F4FE6" w:rsidRDefault="00C16A42" w:rsidP="00DA272C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941" w:name="_Toc91426410"/>
      <w:bookmarkStart w:id="942" w:name="_Toc93057703"/>
      <w:bookmarkStart w:id="943" w:name="_Toc124410827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AFTAR PUSTAKA</w:t>
      </w:r>
      <w:bookmarkEnd w:id="941"/>
      <w:bookmarkEnd w:id="942"/>
      <w:bookmarkEnd w:id="943"/>
    </w:p>
    <w:p w14:paraId="77E69C3B" w14:textId="3202E0D0" w:rsidR="001707DE" w:rsidRPr="006F4FE6" w:rsidRDefault="006F1286" w:rsidP="00A7364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F4FE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F4F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F4F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711128" w14:textId="4F0BDE78" w:rsidR="00424DD9" w:rsidRPr="006F4FE6" w:rsidRDefault="00424DD9" w:rsidP="00A3447B">
      <w:pPr>
        <w:spacing w:after="0" w:line="360" w:lineRule="auto"/>
        <w:jc w:val="center"/>
        <w:rPr>
          <w:rFonts w:ascii="Times New Roman" w:eastAsiaTheme="majorEastAsia" w:hAnsi="Times New Roman" w:cs="Times New Roman"/>
          <w:sz w:val="32"/>
          <w:szCs w:val="32"/>
        </w:rPr>
      </w:pPr>
    </w:p>
    <w:p w14:paraId="127F9AB0" w14:textId="77777777" w:rsidR="00CA7A42" w:rsidRPr="006F4FE6" w:rsidRDefault="00CA7A42" w:rsidP="00A3447B">
      <w:pPr>
        <w:spacing w:after="0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04C30AB" w14:textId="304C3E8F" w:rsidR="00BD0E29" w:rsidRPr="006F4FE6" w:rsidRDefault="00424DD9" w:rsidP="00687C41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944" w:name="_Toc91426411"/>
      <w:bookmarkStart w:id="945" w:name="_Toc93057704"/>
      <w:bookmarkStart w:id="946" w:name="_Toc124410828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LAMPIRAN</w:t>
      </w:r>
      <w:bookmarkEnd w:id="944"/>
      <w:bookmarkEnd w:id="945"/>
      <w:bookmarkEnd w:id="946"/>
    </w:p>
    <w:p w14:paraId="42FA22FA" w14:textId="733F1C4F" w:rsidR="00817523" w:rsidRPr="006F4FE6" w:rsidRDefault="00817523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947" w:name="_Toc93057490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gaju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947"/>
    </w:p>
    <w:p w14:paraId="480D03EC" w14:textId="365C5BD6" w:rsidR="00EA5F90" w:rsidRPr="006F4FE6" w:rsidRDefault="00EA5F90" w:rsidP="00A3447B">
      <w:pPr>
        <w:keepNext/>
        <w:spacing w:after="0" w:line="360" w:lineRule="auto"/>
        <w:rPr>
          <w:rFonts w:ascii="Times New Roman" w:hAnsi="Times New Roman" w:cs="Times New Roman"/>
          <w:noProof/>
        </w:rPr>
      </w:pPr>
    </w:p>
    <w:p w14:paraId="76BA1916" w14:textId="40E5662D" w:rsidR="00EA5F90" w:rsidRPr="006F4FE6" w:rsidRDefault="00EA5F90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948" w:name="_Toc93057491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B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alas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erima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948"/>
    </w:p>
    <w:p w14:paraId="13477D07" w14:textId="2B171407" w:rsidR="00D15576" w:rsidRPr="006F4FE6" w:rsidRDefault="00D15576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17F7B49" w14:textId="625A37F5" w:rsidR="00982A36" w:rsidRPr="006F4FE6" w:rsidRDefault="00D15576" w:rsidP="00DB2822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bookmarkStart w:id="949" w:name="_Toc93057492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Hasil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Penilai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949"/>
    </w:p>
    <w:p w14:paraId="35F36394" w14:textId="77777777" w:rsidR="005C5E84" w:rsidRPr="006F4FE6" w:rsidRDefault="005C5E84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C556AC" w14:textId="67D27D94" w:rsidR="00125CFC" w:rsidRDefault="005C5E84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950" w:name="_Toc93057493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ume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Terlibat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alam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950"/>
    </w:p>
    <w:p w14:paraId="7A198132" w14:textId="77777777" w:rsidR="004F2C68" w:rsidRPr="004F2C68" w:rsidRDefault="004F2C68" w:rsidP="004F2C68"/>
    <w:p w14:paraId="6108F118" w14:textId="109B9AE2" w:rsidR="004F2C68" w:rsidRDefault="004F2C68" w:rsidP="004F2C6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Sertifikat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14:paraId="199AC1D0" w14:textId="77777777" w:rsidR="004F2C68" w:rsidRPr="004F2C68" w:rsidRDefault="004F2C68" w:rsidP="004F2C68"/>
    <w:p w14:paraId="07E71B79" w14:textId="5DAC31D4" w:rsidR="00450FD3" w:rsidRPr="004F2C68" w:rsidRDefault="00704843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  <w:sectPr w:rsidR="00450FD3" w:rsidRPr="004F2C68" w:rsidSect="00DC7A86">
          <w:pgSz w:w="11907" w:h="16839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  <w:bookmarkStart w:id="951" w:name="_Toc93057495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</w:t>
      </w:r>
      <w:r w:rsidR="62BD1C63" w:rsidRPr="006F4FE6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mentasi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Ketika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Beke</w:t>
      </w:r>
      <w:bookmarkEnd w:id="951"/>
      <w:r w:rsidR="004F2C68">
        <w:rPr>
          <w:rFonts w:ascii="Times New Roman" w:hAnsi="Times New Roman" w:cs="Times New Roman"/>
          <w:color w:val="auto"/>
          <w:sz w:val="24"/>
          <w:szCs w:val="24"/>
        </w:rPr>
        <w:t>rja</w:t>
      </w:r>
      <w:proofErr w:type="spellEnd"/>
    </w:p>
    <w:p w14:paraId="5C19C395" w14:textId="56CEA58A" w:rsidR="000433F5" w:rsidRPr="000433F5" w:rsidRDefault="000433F5" w:rsidP="000433F5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952" w:name="_Toc93057496"/>
      <w:r w:rsidRPr="000433F5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0433F5">
        <w:rPr>
          <w:rFonts w:ascii="Times New Roman" w:hAnsi="Times New Roman" w:cs="Times New Roman"/>
          <w:color w:val="auto"/>
          <w:sz w:val="24"/>
          <w:szCs w:val="24"/>
        </w:rPr>
        <w:t xml:space="preserve"> Curriculum Vitae</w:t>
      </w:r>
      <w:bookmarkEnd w:id="0"/>
      <w:bookmarkEnd w:id="952"/>
    </w:p>
    <w:sectPr w:rsidR="000433F5" w:rsidRPr="000433F5" w:rsidSect="009A3514">
      <w:pgSz w:w="11907" w:h="16839" w:code="9"/>
      <w:pgMar w:top="1701" w:right="1701" w:bottom="1701" w:left="2268" w:header="720" w:footer="720" w:gutter="0"/>
      <w:pgNumType w:start="4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6AD7FF" w14:textId="77777777" w:rsidR="0060589E" w:rsidRDefault="0060589E" w:rsidP="0053066D">
      <w:pPr>
        <w:spacing w:after="0" w:line="240" w:lineRule="auto"/>
      </w:pPr>
      <w:r>
        <w:separator/>
      </w:r>
    </w:p>
  </w:endnote>
  <w:endnote w:type="continuationSeparator" w:id="0">
    <w:p w14:paraId="1338C47D" w14:textId="77777777" w:rsidR="0060589E" w:rsidRDefault="0060589E" w:rsidP="0053066D">
      <w:pPr>
        <w:spacing w:after="0" w:line="240" w:lineRule="auto"/>
      </w:pPr>
      <w:r>
        <w:continuationSeparator/>
      </w:r>
    </w:p>
  </w:endnote>
  <w:endnote w:type="continuationNotice" w:id="1">
    <w:p w14:paraId="5E5B974E" w14:textId="77777777" w:rsidR="0060589E" w:rsidRDefault="0060589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1867B" w14:textId="3ED3C9FC" w:rsidR="0023548E" w:rsidRDefault="0023548E">
    <w:pPr>
      <w:pStyle w:val="Footer"/>
      <w:jc w:val="center"/>
    </w:pPr>
  </w:p>
  <w:p w14:paraId="6343AA85" w14:textId="77777777" w:rsidR="00EB0A85" w:rsidRDefault="00EB0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164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B4178" w14:textId="3D759811" w:rsidR="009A3514" w:rsidRDefault="009A35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69E52C" w14:textId="3F2BA718" w:rsidR="0053066D" w:rsidRDefault="0053066D" w:rsidP="004F2C6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0F06E" w14:textId="311338F9" w:rsidR="00B37C0F" w:rsidRDefault="00B37C0F">
    <w:pPr>
      <w:pStyle w:val="Footer"/>
      <w:jc w:val="center"/>
    </w:pPr>
  </w:p>
  <w:p w14:paraId="48034493" w14:textId="77777777" w:rsidR="00EA5DEA" w:rsidRDefault="00EA5DE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321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D7A802" w14:textId="2CA5DB99" w:rsidR="00CB1321" w:rsidRDefault="00CB13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9D30C9" w14:textId="77777777" w:rsidR="009A3514" w:rsidRDefault="009A3514" w:rsidP="004F2C6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2FAEE6" w14:textId="77777777" w:rsidR="0060589E" w:rsidRDefault="0060589E" w:rsidP="0053066D">
      <w:pPr>
        <w:spacing w:after="0" w:line="240" w:lineRule="auto"/>
      </w:pPr>
      <w:r>
        <w:separator/>
      </w:r>
    </w:p>
  </w:footnote>
  <w:footnote w:type="continuationSeparator" w:id="0">
    <w:p w14:paraId="6B99386F" w14:textId="77777777" w:rsidR="0060589E" w:rsidRDefault="0060589E" w:rsidP="0053066D">
      <w:pPr>
        <w:spacing w:after="0" w:line="240" w:lineRule="auto"/>
      </w:pPr>
      <w:r>
        <w:continuationSeparator/>
      </w:r>
    </w:p>
  </w:footnote>
  <w:footnote w:type="continuationNotice" w:id="1">
    <w:p w14:paraId="3A9915C2" w14:textId="77777777" w:rsidR="0060589E" w:rsidRDefault="0060589E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BC67AC"/>
    <w:multiLevelType w:val="hybridMultilevel"/>
    <w:tmpl w:val="02E6A324"/>
    <w:lvl w:ilvl="0" w:tplc="4B1E3A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A45538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E9A3FE0"/>
    <w:multiLevelType w:val="hybridMultilevel"/>
    <w:tmpl w:val="E1900BD2"/>
    <w:lvl w:ilvl="0" w:tplc="035061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D52CEB"/>
    <w:multiLevelType w:val="multilevel"/>
    <w:tmpl w:val="ECA0421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sz w:val="24"/>
        <w:szCs w:val="24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45A566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33423340"/>
    <w:multiLevelType w:val="hybridMultilevel"/>
    <w:tmpl w:val="C1103F2A"/>
    <w:lvl w:ilvl="0" w:tplc="3809000F">
      <w:start w:val="1"/>
      <w:numFmt w:val="decimal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341679B2"/>
    <w:multiLevelType w:val="hybridMultilevel"/>
    <w:tmpl w:val="F8F2FFE2"/>
    <w:lvl w:ilvl="0" w:tplc="3809000F">
      <w:start w:val="1"/>
      <w:numFmt w:val="decimal"/>
      <w:lvlText w:val="%1."/>
      <w:lvlJc w:val="left"/>
      <w:pPr>
        <w:ind w:left="7572" w:hanging="360"/>
      </w:pPr>
    </w:lvl>
    <w:lvl w:ilvl="1" w:tplc="38090019" w:tentative="1">
      <w:start w:val="1"/>
      <w:numFmt w:val="lowerLetter"/>
      <w:lvlText w:val="%2."/>
      <w:lvlJc w:val="left"/>
      <w:pPr>
        <w:ind w:left="8292" w:hanging="360"/>
      </w:pPr>
    </w:lvl>
    <w:lvl w:ilvl="2" w:tplc="3809001B" w:tentative="1">
      <w:start w:val="1"/>
      <w:numFmt w:val="lowerRoman"/>
      <w:lvlText w:val="%3."/>
      <w:lvlJc w:val="right"/>
      <w:pPr>
        <w:ind w:left="9012" w:hanging="180"/>
      </w:pPr>
    </w:lvl>
    <w:lvl w:ilvl="3" w:tplc="3809000F" w:tentative="1">
      <w:start w:val="1"/>
      <w:numFmt w:val="decimal"/>
      <w:lvlText w:val="%4."/>
      <w:lvlJc w:val="left"/>
      <w:pPr>
        <w:ind w:left="9732" w:hanging="360"/>
      </w:pPr>
    </w:lvl>
    <w:lvl w:ilvl="4" w:tplc="38090019" w:tentative="1">
      <w:start w:val="1"/>
      <w:numFmt w:val="lowerLetter"/>
      <w:lvlText w:val="%5."/>
      <w:lvlJc w:val="left"/>
      <w:pPr>
        <w:ind w:left="10452" w:hanging="360"/>
      </w:pPr>
    </w:lvl>
    <w:lvl w:ilvl="5" w:tplc="3809001B" w:tentative="1">
      <w:start w:val="1"/>
      <w:numFmt w:val="lowerRoman"/>
      <w:lvlText w:val="%6."/>
      <w:lvlJc w:val="right"/>
      <w:pPr>
        <w:ind w:left="11172" w:hanging="180"/>
      </w:pPr>
    </w:lvl>
    <w:lvl w:ilvl="6" w:tplc="3809000F" w:tentative="1">
      <w:start w:val="1"/>
      <w:numFmt w:val="decimal"/>
      <w:lvlText w:val="%7."/>
      <w:lvlJc w:val="left"/>
      <w:pPr>
        <w:ind w:left="11892" w:hanging="360"/>
      </w:pPr>
    </w:lvl>
    <w:lvl w:ilvl="7" w:tplc="38090019" w:tentative="1">
      <w:start w:val="1"/>
      <w:numFmt w:val="lowerLetter"/>
      <w:lvlText w:val="%8."/>
      <w:lvlJc w:val="left"/>
      <w:pPr>
        <w:ind w:left="12612" w:hanging="360"/>
      </w:pPr>
    </w:lvl>
    <w:lvl w:ilvl="8" w:tplc="3809001B" w:tentative="1">
      <w:start w:val="1"/>
      <w:numFmt w:val="lowerRoman"/>
      <w:lvlText w:val="%9."/>
      <w:lvlJc w:val="right"/>
      <w:pPr>
        <w:ind w:left="13332" w:hanging="180"/>
      </w:pPr>
    </w:lvl>
  </w:abstractNum>
  <w:abstractNum w:abstractNumId="7" w15:restartNumberingAfterBreak="0">
    <w:nsid w:val="39F938F8"/>
    <w:multiLevelType w:val="hybridMultilevel"/>
    <w:tmpl w:val="637AA5A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4EF3AC4"/>
    <w:multiLevelType w:val="hybridMultilevel"/>
    <w:tmpl w:val="4EAA4A5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9F04677"/>
    <w:multiLevelType w:val="hybridMultilevel"/>
    <w:tmpl w:val="01F21C2E"/>
    <w:lvl w:ilvl="0" w:tplc="881AEF8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C9C4229"/>
    <w:multiLevelType w:val="hybridMultilevel"/>
    <w:tmpl w:val="A2DA0594"/>
    <w:lvl w:ilvl="0" w:tplc="51325724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85B5897"/>
    <w:multiLevelType w:val="hybridMultilevel"/>
    <w:tmpl w:val="B662523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98C187E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77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5AEA0CAA"/>
    <w:multiLevelType w:val="hybridMultilevel"/>
    <w:tmpl w:val="2F5C26C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CFA3C66"/>
    <w:multiLevelType w:val="hybridMultilevel"/>
    <w:tmpl w:val="AD589F8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>
      <w:start w:val="1"/>
      <w:numFmt w:val="lowerRoman"/>
      <w:lvlText w:val="%3."/>
      <w:lvlJc w:val="right"/>
      <w:pPr>
        <w:ind w:left="2880" w:hanging="180"/>
      </w:pPr>
    </w:lvl>
    <w:lvl w:ilvl="3" w:tplc="3809000F">
      <w:start w:val="1"/>
      <w:numFmt w:val="decimal"/>
      <w:lvlText w:val="%4."/>
      <w:lvlJc w:val="left"/>
      <w:pPr>
        <w:ind w:left="3600" w:hanging="360"/>
      </w:pPr>
    </w:lvl>
    <w:lvl w:ilvl="4" w:tplc="38090019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5D1B1897"/>
    <w:multiLevelType w:val="multilevel"/>
    <w:tmpl w:val="FB823EF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  <w:rPr>
        <w:b/>
        <w:bCs w:val="0"/>
      </w:rPr>
    </w:lvl>
    <w:lvl w:ilvl="2">
      <w:start w:val="1"/>
      <w:numFmt w:val="decimal"/>
      <w:lvlText w:val="%1.%2.%3."/>
      <w:lvlJc w:val="left"/>
      <w:pPr>
        <w:ind w:left="504" w:hanging="504"/>
      </w:pPr>
      <w:rPr>
        <w:rFonts w:ascii="Times New Roman" w:hAnsi="Times New Roman" w:cs="Times New Roman" w:hint="default"/>
        <w:b/>
        <w:bCs/>
        <w:i w:val="0"/>
        <w:iCs w:val="0"/>
        <w:color w:val="auto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608A4FBA"/>
    <w:multiLevelType w:val="hybridMultilevel"/>
    <w:tmpl w:val="1EE0FB08"/>
    <w:lvl w:ilvl="0" w:tplc="06D45C1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FB5634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 w15:restartNumberingAfterBreak="0">
    <w:nsid w:val="66911C42"/>
    <w:multiLevelType w:val="hybridMultilevel"/>
    <w:tmpl w:val="A9B61AE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8F430A6"/>
    <w:multiLevelType w:val="hybridMultilevel"/>
    <w:tmpl w:val="1480EF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D0228E0"/>
    <w:multiLevelType w:val="multilevel"/>
    <w:tmpl w:val="1A129C8A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6F6B395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2" w15:restartNumberingAfterBreak="0">
    <w:nsid w:val="71F1732E"/>
    <w:multiLevelType w:val="hybridMultilevel"/>
    <w:tmpl w:val="ED346920"/>
    <w:lvl w:ilvl="0" w:tplc="765E7DD8">
      <w:start w:val="1"/>
      <w:numFmt w:val="lowerLetter"/>
      <w:lvlText w:val="%1."/>
      <w:lvlJc w:val="left"/>
      <w:pPr>
        <w:ind w:left="72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291256"/>
    <w:multiLevelType w:val="hybridMultilevel"/>
    <w:tmpl w:val="37900D9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61D0CE7"/>
    <w:multiLevelType w:val="hybridMultilevel"/>
    <w:tmpl w:val="3AA661D0"/>
    <w:lvl w:ilvl="0" w:tplc="3809000F">
      <w:start w:val="1"/>
      <w:numFmt w:val="decimal"/>
      <w:lvlText w:val="%1."/>
      <w:lvlJc w:val="left"/>
      <w:pPr>
        <w:ind w:left="3600" w:hanging="360"/>
      </w:p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 w:tentative="1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5" w15:restartNumberingAfterBreak="0">
    <w:nsid w:val="764876B7"/>
    <w:multiLevelType w:val="multilevel"/>
    <w:tmpl w:val="476A07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7DF6204A"/>
    <w:multiLevelType w:val="multilevel"/>
    <w:tmpl w:val="573031C4"/>
    <w:lvl w:ilvl="0">
      <w:start w:val="2"/>
      <w:numFmt w:val="decimal"/>
      <w:lvlText w:val="%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7E671981"/>
    <w:multiLevelType w:val="hybridMultilevel"/>
    <w:tmpl w:val="EB5236F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E6E1BB6"/>
    <w:multiLevelType w:val="hybridMultilevel"/>
    <w:tmpl w:val="8F3A424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752EE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7E8217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307318847">
    <w:abstractNumId w:val="30"/>
  </w:num>
  <w:num w:numId="2" w16cid:durableId="332492607">
    <w:abstractNumId w:val="26"/>
  </w:num>
  <w:num w:numId="3" w16cid:durableId="2001612581">
    <w:abstractNumId w:val="17"/>
  </w:num>
  <w:num w:numId="4" w16cid:durableId="2063282471">
    <w:abstractNumId w:val="25"/>
  </w:num>
  <w:num w:numId="5" w16cid:durableId="1805536948">
    <w:abstractNumId w:val="15"/>
  </w:num>
  <w:num w:numId="6" w16cid:durableId="590895272">
    <w:abstractNumId w:val="3"/>
  </w:num>
  <w:num w:numId="7" w16cid:durableId="646322990">
    <w:abstractNumId w:val="1"/>
  </w:num>
  <w:num w:numId="8" w16cid:durableId="268320633">
    <w:abstractNumId w:val="29"/>
  </w:num>
  <w:num w:numId="9" w16cid:durableId="982275548">
    <w:abstractNumId w:val="12"/>
  </w:num>
  <w:num w:numId="10" w16cid:durableId="225460776">
    <w:abstractNumId w:val="20"/>
  </w:num>
  <w:num w:numId="11" w16cid:durableId="378288670">
    <w:abstractNumId w:val="4"/>
  </w:num>
  <w:num w:numId="12" w16cid:durableId="576788009">
    <w:abstractNumId w:val="16"/>
  </w:num>
  <w:num w:numId="13" w16cid:durableId="1335298479">
    <w:abstractNumId w:val="2"/>
  </w:num>
  <w:num w:numId="14" w16cid:durableId="1184706433">
    <w:abstractNumId w:val="0"/>
  </w:num>
  <w:num w:numId="15" w16cid:durableId="1991128777">
    <w:abstractNumId w:val="19"/>
  </w:num>
  <w:num w:numId="16" w16cid:durableId="1538473364">
    <w:abstractNumId w:val="21"/>
  </w:num>
  <w:num w:numId="17" w16cid:durableId="2032022509">
    <w:abstractNumId w:val="9"/>
  </w:num>
  <w:num w:numId="18" w16cid:durableId="841772051">
    <w:abstractNumId w:val="14"/>
  </w:num>
  <w:num w:numId="19" w16cid:durableId="411899083">
    <w:abstractNumId w:val="27"/>
  </w:num>
  <w:num w:numId="20" w16cid:durableId="404185539">
    <w:abstractNumId w:val="8"/>
  </w:num>
  <w:num w:numId="21" w16cid:durableId="1124038196">
    <w:abstractNumId w:val="23"/>
  </w:num>
  <w:num w:numId="22" w16cid:durableId="107700439">
    <w:abstractNumId w:val="13"/>
  </w:num>
  <w:num w:numId="23" w16cid:durableId="748769577">
    <w:abstractNumId w:val="11"/>
  </w:num>
  <w:num w:numId="24" w16cid:durableId="77485254">
    <w:abstractNumId w:val="18"/>
  </w:num>
  <w:num w:numId="25" w16cid:durableId="1172262394">
    <w:abstractNumId w:val="6"/>
  </w:num>
  <w:num w:numId="26" w16cid:durableId="1167942782">
    <w:abstractNumId w:val="24"/>
  </w:num>
  <w:num w:numId="27" w16cid:durableId="696659121">
    <w:abstractNumId w:val="10"/>
  </w:num>
  <w:num w:numId="28" w16cid:durableId="1156191022">
    <w:abstractNumId w:val="28"/>
  </w:num>
  <w:num w:numId="29" w16cid:durableId="958487966">
    <w:abstractNumId w:val="7"/>
  </w:num>
  <w:num w:numId="30" w16cid:durableId="1327437394">
    <w:abstractNumId w:val="22"/>
  </w:num>
  <w:num w:numId="31" w16cid:durableId="916863114">
    <w:abstractNumId w:val="5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00289"/>
    <w:rsid w:val="00000889"/>
    <w:rsid w:val="000011BC"/>
    <w:rsid w:val="000011C4"/>
    <w:rsid w:val="000019FB"/>
    <w:rsid w:val="000049A8"/>
    <w:rsid w:val="000061BD"/>
    <w:rsid w:val="00012C95"/>
    <w:rsid w:val="0001445A"/>
    <w:rsid w:val="00014462"/>
    <w:rsid w:val="00014A70"/>
    <w:rsid w:val="00015B77"/>
    <w:rsid w:val="00016350"/>
    <w:rsid w:val="000167DE"/>
    <w:rsid w:val="00016B1E"/>
    <w:rsid w:val="00017F9C"/>
    <w:rsid w:val="00023780"/>
    <w:rsid w:val="00023A69"/>
    <w:rsid w:val="00023A6A"/>
    <w:rsid w:val="00024241"/>
    <w:rsid w:val="00031642"/>
    <w:rsid w:val="000336C8"/>
    <w:rsid w:val="00037724"/>
    <w:rsid w:val="000410C0"/>
    <w:rsid w:val="000433F5"/>
    <w:rsid w:val="00043E33"/>
    <w:rsid w:val="000465AC"/>
    <w:rsid w:val="00047D16"/>
    <w:rsid w:val="00051D4B"/>
    <w:rsid w:val="00053306"/>
    <w:rsid w:val="00053567"/>
    <w:rsid w:val="00055C9A"/>
    <w:rsid w:val="00056395"/>
    <w:rsid w:val="00057C6C"/>
    <w:rsid w:val="00061047"/>
    <w:rsid w:val="000625FC"/>
    <w:rsid w:val="00062639"/>
    <w:rsid w:val="00070B7F"/>
    <w:rsid w:val="00071907"/>
    <w:rsid w:val="00071B14"/>
    <w:rsid w:val="000725D9"/>
    <w:rsid w:val="0007389F"/>
    <w:rsid w:val="00076246"/>
    <w:rsid w:val="00076A68"/>
    <w:rsid w:val="00076CFC"/>
    <w:rsid w:val="00081B82"/>
    <w:rsid w:val="00082A3C"/>
    <w:rsid w:val="000832CD"/>
    <w:rsid w:val="00083B76"/>
    <w:rsid w:val="00085196"/>
    <w:rsid w:val="00086C75"/>
    <w:rsid w:val="00087D80"/>
    <w:rsid w:val="00094A07"/>
    <w:rsid w:val="0009553F"/>
    <w:rsid w:val="00095D10"/>
    <w:rsid w:val="00097D9A"/>
    <w:rsid w:val="000A02CA"/>
    <w:rsid w:val="000A0BCE"/>
    <w:rsid w:val="000A15A3"/>
    <w:rsid w:val="000A22C0"/>
    <w:rsid w:val="000A265B"/>
    <w:rsid w:val="000A45DA"/>
    <w:rsid w:val="000A4B4C"/>
    <w:rsid w:val="000A6743"/>
    <w:rsid w:val="000B0181"/>
    <w:rsid w:val="000B0CB9"/>
    <w:rsid w:val="000B1823"/>
    <w:rsid w:val="000B18C4"/>
    <w:rsid w:val="000B18F9"/>
    <w:rsid w:val="000B1EC8"/>
    <w:rsid w:val="000B25D7"/>
    <w:rsid w:val="000B3692"/>
    <w:rsid w:val="000B6084"/>
    <w:rsid w:val="000C0208"/>
    <w:rsid w:val="000C04E8"/>
    <w:rsid w:val="000C10AB"/>
    <w:rsid w:val="000C1CDA"/>
    <w:rsid w:val="000C5C17"/>
    <w:rsid w:val="000C605D"/>
    <w:rsid w:val="000C6204"/>
    <w:rsid w:val="000C6463"/>
    <w:rsid w:val="000C7FFE"/>
    <w:rsid w:val="000D4FED"/>
    <w:rsid w:val="000D56CF"/>
    <w:rsid w:val="000D5975"/>
    <w:rsid w:val="000D5C83"/>
    <w:rsid w:val="000D75DD"/>
    <w:rsid w:val="000E2A30"/>
    <w:rsid w:val="000E3B4E"/>
    <w:rsid w:val="000E54AE"/>
    <w:rsid w:val="000E5ACA"/>
    <w:rsid w:val="000E6BE9"/>
    <w:rsid w:val="000F20BC"/>
    <w:rsid w:val="000F28C5"/>
    <w:rsid w:val="000F7E88"/>
    <w:rsid w:val="00101988"/>
    <w:rsid w:val="0010368A"/>
    <w:rsid w:val="001056D6"/>
    <w:rsid w:val="0010601D"/>
    <w:rsid w:val="00106E84"/>
    <w:rsid w:val="00110405"/>
    <w:rsid w:val="0011114D"/>
    <w:rsid w:val="001115EE"/>
    <w:rsid w:val="001115F0"/>
    <w:rsid w:val="001136A1"/>
    <w:rsid w:val="00116257"/>
    <w:rsid w:val="001164F5"/>
    <w:rsid w:val="00117F19"/>
    <w:rsid w:val="0012003B"/>
    <w:rsid w:val="0012012F"/>
    <w:rsid w:val="001220D0"/>
    <w:rsid w:val="00124DFD"/>
    <w:rsid w:val="00125CFC"/>
    <w:rsid w:val="0012643E"/>
    <w:rsid w:val="001268C4"/>
    <w:rsid w:val="00127972"/>
    <w:rsid w:val="001314BE"/>
    <w:rsid w:val="00133BF7"/>
    <w:rsid w:val="00134531"/>
    <w:rsid w:val="001351F6"/>
    <w:rsid w:val="00137597"/>
    <w:rsid w:val="001408A6"/>
    <w:rsid w:val="00141822"/>
    <w:rsid w:val="00141C1D"/>
    <w:rsid w:val="00141D74"/>
    <w:rsid w:val="00142CFC"/>
    <w:rsid w:val="0014511A"/>
    <w:rsid w:val="001453BD"/>
    <w:rsid w:val="00145F72"/>
    <w:rsid w:val="00147169"/>
    <w:rsid w:val="00147571"/>
    <w:rsid w:val="0014789F"/>
    <w:rsid w:val="001518FA"/>
    <w:rsid w:val="00152848"/>
    <w:rsid w:val="001530E7"/>
    <w:rsid w:val="00153AD0"/>
    <w:rsid w:val="001545AF"/>
    <w:rsid w:val="00157F55"/>
    <w:rsid w:val="00160E08"/>
    <w:rsid w:val="0016185F"/>
    <w:rsid w:val="00162B1D"/>
    <w:rsid w:val="00162CB3"/>
    <w:rsid w:val="00163633"/>
    <w:rsid w:val="0016499F"/>
    <w:rsid w:val="00165C73"/>
    <w:rsid w:val="001707DE"/>
    <w:rsid w:val="00170981"/>
    <w:rsid w:val="001709DD"/>
    <w:rsid w:val="0017125C"/>
    <w:rsid w:val="001721D1"/>
    <w:rsid w:val="00172ED6"/>
    <w:rsid w:val="001816AC"/>
    <w:rsid w:val="00186E9E"/>
    <w:rsid w:val="00187A8B"/>
    <w:rsid w:val="00190560"/>
    <w:rsid w:val="0019057B"/>
    <w:rsid w:val="0019181F"/>
    <w:rsid w:val="0019656C"/>
    <w:rsid w:val="001A378C"/>
    <w:rsid w:val="001A5887"/>
    <w:rsid w:val="001A796A"/>
    <w:rsid w:val="001B241F"/>
    <w:rsid w:val="001B6BB1"/>
    <w:rsid w:val="001C3940"/>
    <w:rsid w:val="001C4369"/>
    <w:rsid w:val="001C560A"/>
    <w:rsid w:val="001C687C"/>
    <w:rsid w:val="001C6FEA"/>
    <w:rsid w:val="001C70A8"/>
    <w:rsid w:val="001D08DB"/>
    <w:rsid w:val="001D0938"/>
    <w:rsid w:val="001D13EF"/>
    <w:rsid w:val="001D1822"/>
    <w:rsid w:val="001D384E"/>
    <w:rsid w:val="001D7965"/>
    <w:rsid w:val="001E0BFC"/>
    <w:rsid w:val="001E2303"/>
    <w:rsid w:val="001E333F"/>
    <w:rsid w:val="001E3E97"/>
    <w:rsid w:val="001E4683"/>
    <w:rsid w:val="001E483D"/>
    <w:rsid w:val="001E4A46"/>
    <w:rsid w:val="001E5475"/>
    <w:rsid w:val="001E5908"/>
    <w:rsid w:val="001E7EA9"/>
    <w:rsid w:val="001F35CA"/>
    <w:rsid w:val="001F761B"/>
    <w:rsid w:val="002021BB"/>
    <w:rsid w:val="00202306"/>
    <w:rsid w:val="00202B7D"/>
    <w:rsid w:val="00202DE3"/>
    <w:rsid w:val="00203E15"/>
    <w:rsid w:val="00205519"/>
    <w:rsid w:val="00207069"/>
    <w:rsid w:val="002071F9"/>
    <w:rsid w:val="00210E88"/>
    <w:rsid w:val="00211113"/>
    <w:rsid w:val="002127DE"/>
    <w:rsid w:val="00212CFE"/>
    <w:rsid w:val="0021497D"/>
    <w:rsid w:val="00215646"/>
    <w:rsid w:val="0021602F"/>
    <w:rsid w:val="002162AA"/>
    <w:rsid w:val="00217D2B"/>
    <w:rsid w:val="00220772"/>
    <w:rsid w:val="00220D16"/>
    <w:rsid w:val="0022182D"/>
    <w:rsid w:val="0022345E"/>
    <w:rsid w:val="00224F5F"/>
    <w:rsid w:val="002250BB"/>
    <w:rsid w:val="002252A1"/>
    <w:rsid w:val="002257E4"/>
    <w:rsid w:val="002273F9"/>
    <w:rsid w:val="002274D5"/>
    <w:rsid w:val="002276A3"/>
    <w:rsid w:val="00227880"/>
    <w:rsid w:val="00231D65"/>
    <w:rsid w:val="00232004"/>
    <w:rsid w:val="0023313F"/>
    <w:rsid w:val="0023548E"/>
    <w:rsid w:val="00240A3A"/>
    <w:rsid w:val="00240E38"/>
    <w:rsid w:val="0024272B"/>
    <w:rsid w:val="00242ACE"/>
    <w:rsid w:val="002431E4"/>
    <w:rsid w:val="00244D9D"/>
    <w:rsid w:val="002450C2"/>
    <w:rsid w:val="00245115"/>
    <w:rsid w:val="00250715"/>
    <w:rsid w:val="00250851"/>
    <w:rsid w:val="00250F5F"/>
    <w:rsid w:val="00252485"/>
    <w:rsid w:val="00253C2D"/>
    <w:rsid w:val="002540E7"/>
    <w:rsid w:val="00254EFD"/>
    <w:rsid w:val="0025664A"/>
    <w:rsid w:val="0025744B"/>
    <w:rsid w:val="00257A8A"/>
    <w:rsid w:val="00262359"/>
    <w:rsid w:val="0026287B"/>
    <w:rsid w:val="00263452"/>
    <w:rsid w:val="00265145"/>
    <w:rsid w:val="0026554B"/>
    <w:rsid w:val="00265938"/>
    <w:rsid w:val="002659CA"/>
    <w:rsid w:val="0026641E"/>
    <w:rsid w:val="002707F5"/>
    <w:rsid w:val="00271746"/>
    <w:rsid w:val="002728F3"/>
    <w:rsid w:val="0027414E"/>
    <w:rsid w:val="0027472D"/>
    <w:rsid w:val="00274A79"/>
    <w:rsid w:val="00276748"/>
    <w:rsid w:val="002828E2"/>
    <w:rsid w:val="00283129"/>
    <w:rsid w:val="0028427E"/>
    <w:rsid w:val="002869CA"/>
    <w:rsid w:val="002878F2"/>
    <w:rsid w:val="00287B21"/>
    <w:rsid w:val="00287BA6"/>
    <w:rsid w:val="002900BD"/>
    <w:rsid w:val="002903D3"/>
    <w:rsid w:val="0029082B"/>
    <w:rsid w:val="00290E54"/>
    <w:rsid w:val="0029159A"/>
    <w:rsid w:val="00291C3F"/>
    <w:rsid w:val="00293126"/>
    <w:rsid w:val="00295603"/>
    <w:rsid w:val="00295E53"/>
    <w:rsid w:val="002A0ECA"/>
    <w:rsid w:val="002A1159"/>
    <w:rsid w:val="002A1EA0"/>
    <w:rsid w:val="002A2170"/>
    <w:rsid w:val="002A22B7"/>
    <w:rsid w:val="002B3645"/>
    <w:rsid w:val="002B3DC9"/>
    <w:rsid w:val="002B57C6"/>
    <w:rsid w:val="002B6B1E"/>
    <w:rsid w:val="002B6B2F"/>
    <w:rsid w:val="002C4300"/>
    <w:rsid w:val="002C608C"/>
    <w:rsid w:val="002D03BD"/>
    <w:rsid w:val="002D05DB"/>
    <w:rsid w:val="002D0653"/>
    <w:rsid w:val="002D09A7"/>
    <w:rsid w:val="002D5278"/>
    <w:rsid w:val="002D5D47"/>
    <w:rsid w:val="002D5DD6"/>
    <w:rsid w:val="002E1246"/>
    <w:rsid w:val="002E3278"/>
    <w:rsid w:val="002E3E9D"/>
    <w:rsid w:val="002E6397"/>
    <w:rsid w:val="002E7F9D"/>
    <w:rsid w:val="002F1DA0"/>
    <w:rsid w:val="002F3758"/>
    <w:rsid w:val="002F58FC"/>
    <w:rsid w:val="00301C4C"/>
    <w:rsid w:val="00301C75"/>
    <w:rsid w:val="003020BA"/>
    <w:rsid w:val="00302E8C"/>
    <w:rsid w:val="003034A6"/>
    <w:rsid w:val="00303E52"/>
    <w:rsid w:val="00304704"/>
    <w:rsid w:val="003060DC"/>
    <w:rsid w:val="00307750"/>
    <w:rsid w:val="00307C27"/>
    <w:rsid w:val="00312F7E"/>
    <w:rsid w:val="0031674C"/>
    <w:rsid w:val="00320C65"/>
    <w:rsid w:val="00320FC2"/>
    <w:rsid w:val="003227CA"/>
    <w:rsid w:val="003229C4"/>
    <w:rsid w:val="00323F3F"/>
    <w:rsid w:val="00324A61"/>
    <w:rsid w:val="00331617"/>
    <w:rsid w:val="003362A3"/>
    <w:rsid w:val="00337A32"/>
    <w:rsid w:val="00340842"/>
    <w:rsid w:val="0034133C"/>
    <w:rsid w:val="00343729"/>
    <w:rsid w:val="0034452E"/>
    <w:rsid w:val="00344B6A"/>
    <w:rsid w:val="0034590E"/>
    <w:rsid w:val="00346E9D"/>
    <w:rsid w:val="00347EC0"/>
    <w:rsid w:val="00347F9E"/>
    <w:rsid w:val="00350F69"/>
    <w:rsid w:val="003513FE"/>
    <w:rsid w:val="00351ABF"/>
    <w:rsid w:val="00354244"/>
    <w:rsid w:val="003546CF"/>
    <w:rsid w:val="00356D08"/>
    <w:rsid w:val="003570F4"/>
    <w:rsid w:val="00357980"/>
    <w:rsid w:val="00357A6B"/>
    <w:rsid w:val="0036197E"/>
    <w:rsid w:val="0036258F"/>
    <w:rsid w:val="00362991"/>
    <w:rsid w:val="00366BDF"/>
    <w:rsid w:val="00367597"/>
    <w:rsid w:val="003723CA"/>
    <w:rsid w:val="00373DA0"/>
    <w:rsid w:val="00374D91"/>
    <w:rsid w:val="00374E3B"/>
    <w:rsid w:val="00376812"/>
    <w:rsid w:val="00376853"/>
    <w:rsid w:val="00376917"/>
    <w:rsid w:val="00380091"/>
    <w:rsid w:val="003803B0"/>
    <w:rsid w:val="00381D75"/>
    <w:rsid w:val="0038211F"/>
    <w:rsid w:val="00382F8E"/>
    <w:rsid w:val="00383416"/>
    <w:rsid w:val="003834F6"/>
    <w:rsid w:val="00383D1A"/>
    <w:rsid w:val="003907B0"/>
    <w:rsid w:val="00390F59"/>
    <w:rsid w:val="00393C22"/>
    <w:rsid w:val="00396DD8"/>
    <w:rsid w:val="003A003D"/>
    <w:rsid w:val="003A15FA"/>
    <w:rsid w:val="003A1D3A"/>
    <w:rsid w:val="003A249A"/>
    <w:rsid w:val="003A69D7"/>
    <w:rsid w:val="003B03E6"/>
    <w:rsid w:val="003B169B"/>
    <w:rsid w:val="003B37BD"/>
    <w:rsid w:val="003B3C60"/>
    <w:rsid w:val="003B3DDD"/>
    <w:rsid w:val="003B799A"/>
    <w:rsid w:val="003C2B0E"/>
    <w:rsid w:val="003C3631"/>
    <w:rsid w:val="003C3D71"/>
    <w:rsid w:val="003D0D2A"/>
    <w:rsid w:val="003D0E92"/>
    <w:rsid w:val="003D104B"/>
    <w:rsid w:val="003D252B"/>
    <w:rsid w:val="003D2D8B"/>
    <w:rsid w:val="003D3892"/>
    <w:rsid w:val="003D3F6F"/>
    <w:rsid w:val="003D47F6"/>
    <w:rsid w:val="003D537C"/>
    <w:rsid w:val="003D608C"/>
    <w:rsid w:val="003D7521"/>
    <w:rsid w:val="003D7B34"/>
    <w:rsid w:val="003E12BD"/>
    <w:rsid w:val="003E275E"/>
    <w:rsid w:val="003E334D"/>
    <w:rsid w:val="003E5549"/>
    <w:rsid w:val="003E6BFE"/>
    <w:rsid w:val="003E779B"/>
    <w:rsid w:val="003F4332"/>
    <w:rsid w:val="003F489C"/>
    <w:rsid w:val="0040010E"/>
    <w:rsid w:val="00402A99"/>
    <w:rsid w:val="00403E68"/>
    <w:rsid w:val="00404463"/>
    <w:rsid w:val="004047AC"/>
    <w:rsid w:val="00404B4E"/>
    <w:rsid w:val="00407354"/>
    <w:rsid w:val="00407390"/>
    <w:rsid w:val="0040780E"/>
    <w:rsid w:val="0041080A"/>
    <w:rsid w:val="00410C60"/>
    <w:rsid w:val="00411297"/>
    <w:rsid w:val="00413C09"/>
    <w:rsid w:val="004141C2"/>
    <w:rsid w:val="004152CC"/>
    <w:rsid w:val="0041596C"/>
    <w:rsid w:val="00415B4B"/>
    <w:rsid w:val="00416769"/>
    <w:rsid w:val="00421442"/>
    <w:rsid w:val="00424DD9"/>
    <w:rsid w:val="004256DE"/>
    <w:rsid w:val="004265B1"/>
    <w:rsid w:val="00426E8D"/>
    <w:rsid w:val="004307D5"/>
    <w:rsid w:val="004314B7"/>
    <w:rsid w:val="00431F3C"/>
    <w:rsid w:val="00435584"/>
    <w:rsid w:val="00435EF3"/>
    <w:rsid w:val="00436B5B"/>
    <w:rsid w:val="00436C19"/>
    <w:rsid w:val="004377A7"/>
    <w:rsid w:val="004401C9"/>
    <w:rsid w:val="0044071F"/>
    <w:rsid w:val="00443B61"/>
    <w:rsid w:val="0044445E"/>
    <w:rsid w:val="00444919"/>
    <w:rsid w:val="00445AEF"/>
    <w:rsid w:val="00445B6B"/>
    <w:rsid w:val="00447F02"/>
    <w:rsid w:val="00450CE6"/>
    <w:rsid w:val="00450FD3"/>
    <w:rsid w:val="00452A62"/>
    <w:rsid w:val="00453886"/>
    <w:rsid w:val="00456431"/>
    <w:rsid w:val="00456563"/>
    <w:rsid w:val="00460AA0"/>
    <w:rsid w:val="00460B25"/>
    <w:rsid w:val="00461A38"/>
    <w:rsid w:val="00462352"/>
    <w:rsid w:val="00464E34"/>
    <w:rsid w:val="00467F62"/>
    <w:rsid w:val="00472AF3"/>
    <w:rsid w:val="00472D61"/>
    <w:rsid w:val="00474DC4"/>
    <w:rsid w:val="00480571"/>
    <w:rsid w:val="00481405"/>
    <w:rsid w:val="00482BD7"/>
    <w:rsid w:val="004846A6"/>
    <w:rsid w:val="00485250"/>
    <w:rsid w:val="00486D44"/>
    <w:rsid w:val="00486D5E"/>
    <w:rsid w:val="00487C30"/>
    <w:rsid w:val="00490BE7"/>
    <w:rsid w:val="00490EEB"/>
    <w:rsid w:val="004921E7"/>
    <w:rsid w:val="0049240F"/>
    <w:rsid w:val="0049268C"/>
    <w:rsid w:val="00495D77"/>
    <w:rsid w:val="00495E71"/>
    <w:rsid w:val="00496981"/>
    <w:rsid w:val="00496EDB"/>
    <w:rsid w:val="004977FE"/>
    <w:rsid w:val="004979A3"/>
    <w:rsid w:val="004A2A6B"/>
    <w:rsid w:val="004A53CE"/>
    <w:rsid w:val="004B3334"/>
    <w:rsid w:val="004B3473"/>
    <w:rsid w:val="004B4701"/>
    <w:rsid w:val="004C0624"/>
    <w:rsid w:val="004C0685"/>
    <w:rsid w:val="004C51DB"/>
    <w:rsid w:val="004C6D37"/>
    <w:rsid w:val="004C7092"/>
    <w:rsid w:val="004C7E2D"/>
    <w:rsid w:val="004D0473"/>
    <w:rsid w:val="004D07A0"/>
    <w:rsid w:val="004D0991"/>
    <w:rsid w:val="004D31E7"/>
    <w:rsid w:val="004D4A5F"/>
    <w:rsid w:val="004D4C7E"/>
    <w:rsid w:val="004D57EF"/>
    <w:rsid w:val="004D5BAE"/>
    <w:rsid w:val="004D7269"/>
    <w:rsid w:val="004D79AA"/>
    <w:rsid w:val="004E1BF9"/>
    <w:rsid w:val="004E4138"/>
    <w:rsid w:val="004E451E"/>
    <w:rsid w:val="004E4537"/>
    <w:rsid w:val="004E4930"/>
    <w:rsid w:val="004E5205"/>
    <w:rsid w:val="004E5AE6"/>
    <w:rsid w:val="004E66AD"/>
    <w:rsid w:val="004E7269"/>
    <w:rsid w:val="004F1E3D"/>
    <w:rsid w:val="004F2C68"/>
    <w:rsid w:val="004F4EED"/>
    <w:rsid w:val="004F6692"/>
    <w:rsid w:val="004F6940"/>
    <w:rsid w:val="004F7B63"/>
    <w:rsid w:val="00500D4D"/>
    <w:rsid w:val="00502368"/>
    <w:rsid w:val="0050461F"/>
    <w:rsid w:val="0050478D"/>
    <w:rsid w:val="0050640A"/>
    <w:rsid w:val="00507177"/>
    <w:rsid w:val="0050746C"/>
    <w:rsid w:val="00511068"/>
    <w:rsid w:val="00513669"/>
    <w:rsid w:val="00513825"/>
    <w:rsid w:val="0051615F"/>
    <w:rsid w:val="0051689C"/>
    <w:rsid w:val="00520E06"/>
    <w:rsid w:val="0052298B"/>
    <w:rsid w:val="0052527B"/>
    <w:rsid w:val="00525EE6"/>
    <w:rsid w:val="0053066D"/>
    <w:rsid w:val="00531DB4"/>
    <w:rsid w:val="005328DD"/>
    <w:rsid w:val="00532C8A"/>
    <w:rsid w:val="005408D2"/>
    <w:rsid w:val="005409B9"/>
    <w:rsid w:val="00540F6F"/>
    <w:rsid w:val="005423D3"/>
    <w:rsid w:val="00542B7C"/>
    <w:rsid w:val="0054375A"/>
    <w:rsid w:val="00543C29"/>
    <w:rsid w:val="00544458"/>
    <w:rsid w:val="00544BBE"/>
    <w:rsid w:val="00545C91"/>
    <w:rsid w:val="00546A35"/>
    <w:rsid w:val="0054791D"/>
    <w:rsid w:val="0055059C"/>
    <w:rsid w:val="00552663"/>
    <w:rsid w:val="00552756"/>
    <w:rsid w:val="005534CD"/>
    <w:rsid w:val="00556182"/>
    <w:rsid w:val="00560359"/>
    <w:rsid w:val="00560788"/>
    <w:rsid w:val="005608F1"/>
    <w:rsid w:val="00561C9B"/>
    <w:rsid w:val="00561D17"/>
    <w:rsid w:val="00564D6D"/>
    <w:rsid w:val="00566F52"/>
    <w:rsid w:val="00571EC3"/>
    <w:rsid w:val="0057229F"/>
    <w:rsid w:val="00572EE3"/>
    <w:rsid w:val="0057315B"/>
    <w:rsid w:val="00574B7B"/>
    <w:rsid w:val="00574E3F"/>
    <w:rsid w:val="00574E5E"/>
    <w:rsid w:val="005770D1"/>
    <w:rsid w:val="005805C8"/>
    <w:rsid w:val="005831F0"/>
    <w:rsid w:val="005838E8"/>
    <w:rsid w:val="00583B8B"/>
    <w:rsid w:val="00586655"/>
    <w:rsid w:val="005900A3"/>
    <w:rsid w:val="00590755"/>
    <w:rsid w:val="00591788"/>
    <w:rsid w:val="0059409C"/>
    <w:rsid w:val="00594AEB"/>
    <w:rsid w:val="0059598E"/>
    <w:rsid w:val="005972B1"/>
    <w:rsid w:val="005A1A11"/>
    <w:rsid w:val="005A3121"/>
    <w:rsid w:val="005A36A1"/>
    <w:rsid w:val="005A390C"/>
    <w:rsid w:val="005A56BD"/>
    <w:rsid w:val="005A6D8F"/>
    <w:rsid w:val="005A759C"/>
    <w:rsid w:val="005B1B51"/>
    <w:rsid w:val="005B3136"/>
    <w:rsid w:val="005B350A"/>
    <w:rsid w:val="005B4306"/>
    <w:rsid w:val="005B5E4C"/>
    <w:rsid w:val="005B6D05"/>
    <w:rsid w:val="005C5E84"/>
    <w:rsid w:val="005C7B76"/>
    <w:rsid w:val="005D02D4"/>
    <w:rsid w:val="005D0328"/>
    <w:rsid w:val="005D3FCA"/>
    <w:rsid w:val="005D4B0C"/>
    <w:rsid w:val="005D502C"/>
    <w:rsid w:val="005D686E"/>
    <w:rsid w:val="005E03AB"/>
    <w:rsid w:val="005E171D"/>
    <w:rsid w:val="005E378E"/>
    <w:rsid w:val="005E4B9C"/>
    <w:rsid w:val="005E63C2"/>
    <w:rsid w:val="005F1189"/>
    <w:rsid w:val="005F3804"/>
    <w:rsid w:val="005F4478"/>
    <w:rsid w:val="005F4599"/>
    <w:rsid w:val="005F6748"/>
    <w:rsid w:val="005F6EF4"/>
    <w:rsid w:val="00600245"/>
    <w:rsid w:val="00600CA7"/>
    <w:rsid w:val="0060164C"/>
    <w:rsid w:val="006041F4"/>
    <w:rsid w:val="0060589E"/>
    <w:rsid w:val="00605D6B"/>
    <w:rsid w:val="00611E45"/>
    <w:rsid w:val="00612758"/>
    <w:rsid w:val="00612DEE"/>
    <w:rsid w:val="00612EE8"/>
    <w:rsid w:val="00613308"/>
    <w:rsid w:val="006136C4"/>
    <w:rsid w:val="006146B0"/>
    <w:rsid w:val="006161E9"/>
    <w:rsid w:val="00620945"/>
    <w:rsid w:val="00620B3C"/>
    <w:rsid w:val="00620EA5"/>
    <w:rsid w:val="00621E64"/>
    <w:rsid w:val="00623800"/>
    <w:rsid w:val="00623CB9"/>
    <w:rsid w:val="00623EF0"/>
    <w:rsid w:val="0062560E"/>
    <w:rsid w:val="00630751"/>
    <w:rsid w:val="00630CC6"/>
    <w:rsid w:val="00632143"/>
    <w:rsid w:val="006327B8"/>
    <w:rsid w:val="00634FD1"/>
    <w:rsid w:val="00635213"/>
    <w:rsid w:val="00640138"/>
    <w:rsid w:val="006411E3"/>
    <w:rsid w:val="006415A4"/>
    <w:rsid w:val="00641C4E"/>
    <w:rsid w:val="00645BE2"/>
    <w:rsid w:val="00646CD9"/>
    <w:rsid w:val="00650C4D"/>
    <w:rsid w:val="006538E8"/>
    <w:rsid w:val="006553EE"/>
    <w:rsid w:val="00656C1C"/>
    <w:rsid w:val="00663D1D"/>
    <w:rsid w:val="00664D1C"/>
    <w:rsid w:val="0066733C"/>
    <w:rsid w:val="00670115"/>
    <w:rsid w:val="00670E77"/>
    <w:rsid w:val="006718AD"/>
    <w:rsid w:val="006723C9"/>
    <w:rsid w:val="006741EF"/>
    <w:rsid w:val="00675DD0"/>
    <w:rsid w:val="00676146"/>
    <w:rsid w:val="00676EF1"/>
    <w:rsid w:val="00677D31"/>
    <w:rsid w:val="006818F0"/>
    <w:rsid w:val="00681BEA"/>
    <w:rsid w:val="0068657B"/>
    <w:rsid w:val="00687C41"/>
    <w:rsid w:val="00690C97"/>
    <w:rsid w:val="0069107B"/>
    <w:rsid w:val="006929BD"/>
    <w:rsid w:val="00697615"/>
    <w:rsid w:val="006A0B79"/>
    <w:rsid w:val="006A2246"/>
    <w:rsid w:val="006A2E81"/>
    <w:rsid w:val="006A3C37"/>
    <w:rsid w:val="006A3F7D"/>
    <w:rsid w:val="006A4C2E"/>
    <w:rsid w:val="006A726C"/>
    <w:rsid w:val="006A73CD"/>
    <w:rsid w:val="006A79AF"/>
    <w:rsid w:val="006B13BD"/>
    <w:rsid w:val="006B2354"/>
    <w:rsid w:val="006B3266"/>
    <w:rsid w:val="006B46E9"/>
    <w:rsid w:val="006B5A11"/>
    <w:rsid w:val="006B6B6C"/>
    <w:rsid w:val="006B6B6F"/>
    <w:rsid w:val="006B6BC8"/>
    <w:rsid w:val="006C2621"/>
    <w:rsid w:val="006C3A56"/>
    <w:rsid w:val="006C4CCE"/>
    <w:rsid w:val="006C6660"/>
    <w:rsid w:val="006C6E4C"/>
    <w:rsid w:val="006D0827"/>
    <w:rsid w:val="006D0D3E"/>
    <w:rsid w:val="006D3861"/>
    <w:rsid w:val="006D3952"/>
    <w:rsid w:val="006D63F3"/>
    <w:rsid w:val="006D781B"/>
    <w:rsid w:val="006E00DC"/>
    <w:rsid w:val="006E0821"/>
    <w:rsid w:val="006E08A9"/>
    <w:rsid w:val="006E5E5C"/>
    <w:rsid w:val="006E7230"/>
    <w:rsid w:val="006F02C3"/>
    <w:rsid w:val="006F1286"/>
    <w:rsid w:val="006F25E6"/>
    <w:rsid w:val="006F3230"/>
    <w:rsid w:val="006F4FE6"/>
    <w:rsid w:val="006F711C"/>
    <w:rsid w:val="00700CE3"/>
    <w:rsid w:val="00702262"/>
    <w:rsid w:val="00703E72"/>
    <w:rsid w:val="00704760"/>
    <w:rsid w:val="00704843"/>
    <w:rsid w:val="00705E64"/>
    <w:rsid w:val="00706FCF"/>
    <w:rsid w:val="00711A89"/>
    <w:rsid w:val="007125EE"/>
    <w:rsid w:val="00713EDE"/>
    <w:rsid w:val="007142A8"/>
    <w:rsid w:val="0071593D"/>
    <w:rsid w:val="00716029"/>
    <w:rsid w:val="00717CF2"/>
    <w:rsid w:val="007207A2"/>
    <w:rsid w:val="00721177"/>
    <w:rsid w:val="00721483"/>
    <w:rsid w:val="007240E3"/>
    <w:rsid w:val="007249AB"/>
    <w:rsid w:val="00725699"/>
    <w:rsid w:val="0072632D"/>
    <w:rsid w:val="00727BF0"/>
    <w:rsid w:val="00730E68"/>
    <w:rsid w:val="00731D61"/>
    <w:rsid w:val="00732014"/>
    <w:rsid w:val="00732A5D"/>
    <w:rsid w:val="00735B1A"/>
    <w:rsid w:val="0073760A"/>
    <w:rsid w:val="00740313"/>
    <w:rsid w:val="007466EF"/>
    <w:rsid w:val="00746F8C"/>
    <w:rsid w:val="00750D61"/>
    <w:rsid w:val="00750EE2"/>
    <w:rsid w:val="007511EB"/>
    <w:rsid w:val="00751F22"/>
    <w:rsid w:val="007532D7"/>
    <w:rsid w:val="00753E24"/>
    <w:rsid w:val="007557E1"/>
    <w:rsid w:val="00757287"/>
    <w:rsid w:val="00760F5E"/>
    <w:rsid w:val="0076115C"/>
    <w:rsid w:val="007626CD"/>
    <w:rsid w:val="00764A4E"/>
    <w:rsid w:val="007654CE"/>
    <w:rsid w:val="00765897"/>
    <w:rsid w:val="00765EE7"/>
    <w:rsid w:val="007665E9"/>
    <w:rsid w:val="0077032A"/>
    <w:rsid w:val="00774C63"/>
    <w:rsid w:val="00775D9D"/>
    <w:rsid w:val="007776D4"/>
    <w:rsid w:val="0078184D"/>
    <w:rsid w:val="007820D5"/>
    <w:rsid w:val="007829FF"/>
    <w:rsid w:val="00782ED9"/>
    <w:rsid w:val="0078740F"/>
    <w:rsid w:val="0079039A"/>
    <w:rsid w:val="00792084"/>
    <w:rsid w:val="00792413"/>
    <w:rsid w:val="007934AB"/>
    <w:rsid w:val="00793F86"/>
    <w:rsid w:val="007941F6"/>
    <w:rsid w:val="00795816"/>
    <w:rsid w:val="00795C11"/>
    <w:rsid w:val="007963C4"/>
    <w:rsid w:val="007968BD"/>
    <w:rsid w:val="00796C32"/>
    <w:rsid w:val="007A1B47"/>
    <w:rsid w:val="007A3439"/>
    <w:rsid w:val="007A4624"/>
    <w:rsid w:val="007A6514"/>
    <w:rsid w:val="007A6DD9"/>
    <w:rsid w:val="007A6EE8"/>
    <w:rsid w:val="007B22DC"/>
    <w:rsid w:val="007B3EC2"/>
    <w:rsid w:val="007B46BB"/>
    <w:rsid w:val="007B57A3"/>
    <w:rsid w:val="007B6C41"/>
    <w:rsid w:val="007B715B"/>
    <w:rsid w:val="007C12AD"/>
    <w:rsid w:val="007C1D57"/>
    <w:rsid w:val="007C3A87"/>
    <w:rsid w:val="007C477A"/>
    <w:rsid w:val="007C5122"/>
    <w:rsid w:val="007C6543"/>
    <w:rsid w:val="007C6FAA"/>
    <w:rsid w:val="007D1779"/>
    <w:rsid w:val="007D1851"/>
    <w:rsid w:val="007D1BD1"/>
    <w:rsid w:val="007D297A"/>
    <w:rsid w:val="007D4746"/>
    <w:rsid w:val="007D60E6"/>
    <w:rsid w:val="007D6AFF"/>
    <w:rsid w:val="007E06F7"/>
    <w:rsid w:val="007E364B"/>
    <w:rsid w:val="007E37C4"/>
    <w:rsid w:val="007E3C41"/>
    <w:rsid w:val="007E52CF"/>
    <w:rsid w:val="007E53CB"/>
    <w:rsid w:val="007F22EE"/>
    <w:rsid w:val="007F339D"/>
    <w:rsid w:val="007F44A1"/>
    <w:rsid w:val="007F5150"/>
    <w:rsid w:val="007F5B85"/>
    <w:rsid w:val="007F5C13"/>
    <w:rsid w:val="007F7252"/>
    <w:rsid w:val="007F75B8"/>
    <w:rsid w:val="00802092"/>
    <w:rsid w:val="00802385"/>
    <w:rsid w:val="00805AAB"/>
    <w:rsid w:val="0080657B"/>
    <w:rsid w:val="00807B9E"/>
    <w:rsid w:val="008103BA"/>
    <w:rsid w:val="00810409"/>
    <w:rsid w:val="0081095A"/>
    <w:rsid w:val="00812782"/>
    <w:rsid w:val="00813D45"/>
    <w:rsid w:val="00817523"/>
    <w:rsid w:val="00820201"/>
    <w:rsid w:val="00821D56"/>
    <w:rsid w:val="00823012"/>
    <w:rsid w:val="00823A06"/>
    <w:rsid w:val="0082496E"/>
    <w:rsid w:val="00827E14"/>
    <w:rsid w:val="00832415"/>
    <w:rsid w:val="00833856"/>
    <w:rsid w:val="00834CC9"/>
    <w:rsid w:val="008377F3"/>
    <w:rsid w:val="008428A0"/>
    <w:rsid w:val="00844D5B"/>
    <w:rsid w:val="00847E7A"/>
    <w:rsid w:val="00850072"/>
    <w:rsid w:val="00851009"/>
    <w:rsid w:val="00852538"/>
    <w:rsid w:val="00852DBD"/>
    <w:rsid w:val="00853DA1"/>
    <w:rsid w:val="0085473C"/>
    <w:rsid w:val="0085487C"/>
    <w:rsid w:val="00855479"/>
    <w:rsid w:val="008578B8"/>
    <w:rsid w:val="00862267"/>
    <w:rsid w:val="00863640"/>
    <w:rsid w:val="0086433C"/>
    <w:rsid w:val="008647F4"/>
    <w:rsid w:val="00864A81"/>
    <w:rsid w:val="00865108"/>
    <w:rsid w:val="008652CC"/>
    <w:rsid w:val="00865730"/>
    <w:rsid w:val="00870D3C"/>
    <w:rsid w:val="0087125F"/>
    <w:rsid w:val="008718F1"/>
    <w:rsid w:val="00872561"/>
    <w:rsid w:val="0087491E"/>
    <w:rsid w:val="00877989"/>
    <w:rsid w:val="00885540"/>
    <w:rsid w:val="008862BD"/>
    <w:rsid w:val="00890602"/>
    <w:rsid w:val="00891F6F"/>
    <w:rsid w:val="00893229"/>
    <w:rsid w:val="008938FF"/>
    <w:rsid w:val="00894A00"/>
    <w:rsid w:val="00896C9B"/>
    <w:rsid w:val="00897514"/>
    <w:rsid w:val="008A1100"/>
    <w:rsid w:val="008A4A38"/>
    <w:rsid w:val="008A6F3F"/>
    <w:rsid w:val="008B082F"/>
    <w:rsid w:val="008B2B03"/>
    <w:rsid w:val="008B30BA"/>
    <w:rsid w:val="008B3669"/>
    <w:rsid w:val="008C22D0"/>
    <w:rsid w:val="008C3405"/>
    <w:rsid w:val="008C356E"/>
    <w:rsid w:val="008C46E9"/>
    <w:rsid w:val="008C5FB6"/>
    <w:rsid w:val="008D5231"/>
    <w:rsid w:val="008D5C2F"/>
    <w:rsid w:val="008E03C5"/>
    <w:rsid w:val="008E3897"/>
    <w:rsid w:val="008E4F73"/>
    <w:rsid w:val="008E5072"/>
    <w:rsid w:val="008E5683"/>
    <w:rsid w:val="008E7165"/>
    <w:rsid w:val="008F01D7"/>
    <w:rsid w:val="008F4181"/>
    <w:rsid w:val="008F41A2"/>
    <w:rsid w:val="008F435E"/>
    <w:rsid w:val="008F476E"/>
    <w:rsid w:val="008F5E63"/>
    <w:rsid w:val="008F6318"/>
    <w:rsid w:val="00900C3E"/>
    <w:rsid w:val="00900E52"/>
    <w:rsid w:val="0090383E"/>
    <w:rsid w:val="00903BFA"/>
    <w:rsid w:val="00904619"/>
    <w:rsid w:val="00904B81"/>
    <w:rsid w:val="0090522C"/>
    <w:rsid w:val="009070B6"/>
    <w:rsid w:val="00907643"/>
    <w:rsid w:val="00914D38"/>
    <w:rsid w:val="00915FCF"/>
    <w:rsid w:val="0091623A"/>
    <w:rsid w:val="00917827"/>
    <w:rsid w:val="009211F6"/>
    <w:rsid w:val="00924231"/>
    <w:rsid w:val="00925F8F"/>
    <w:rsid w:val="00926518"/>
    <w:rsid w:val="009267E9"/>
    <w:rsid w:val="009273CB"/>
    <w:rsid w:val="00930A9A"/>
    <w:rsid w:val="00932628"/>
    <w:rsid w:val="0093330D"/>
    <w:rsid w:val="009337BB"/>
    <w:rsid w:val="009341BF"/>
    <w:rsid w:val="00936B61"/>
    <w:rsid w:val="009405ED"/>
    <w:rsid w:val="00940824"/>
    <w:rsid w:val="00940D3E"/>
    <w:rsid w:val="00940E6B"/>
    <w:rsid w:val="0094149F"/>
    <w:rsid w:val="00941B59"/>
    <w:rsid w:val="0094458E"/>
    <w:rsid w:val="00952D7C"/>
    <w:rsid w:val="00954E1B"/>
    <w:rsid w:val="00956928"/>
    <w:rsid w:val="00957090"/>
    <w:rsid w:val="00957195"/>
    <w:rsid w:val="0096226E"/>
    <w:rsid w:val="00963A13"/>
    <w:rsid w:val="009650E7"/>
    <w:rsid w:val="0096693B"/>
    <w:rsid w:val="00967AD7"/>
    <w:rsid w:val="00967F47"/>
    <w:rsid w:val="009701B9"/>
    <w:rsid w:val="009708F1"/>
    <w:rsid w:val="009720C4"/>
    <w:rsid w:val="0097275D"/>
    <w:rsid w:val="0097284E"/>
    <w:rsid w:val="009776E2"/>
    <w:rsid w:val="00980783"/>
    <w:rsid w:val="00982229"/>
    <w:rsid w:val="009827A0"/>
    <w:rsid w:val="00982A36"/>
    <w:rsid w:val="009832F6"/>
    <w:rsid w:val="00983ECF"/>
    <w:rsid w:val="009851C9"/>
    <w:rsid w:val="00987365"/>
    <w:rsid w:val="009903BB"/>
    <w:rsid w:val="009928D5"/>
    <w:rsid w:val="00994C13"/>
    <w:rsid w:val="009961C5"/>
    <w:rsid w:val="00996561"/>
    <w:rsid w:val="009965B9"/>
    <w:rsid w:val="009971F3"/>
    <w:rsid w:val="009A03F5"/>
    <w:rsid w:val="009A0E55"/>
    <w:rsid w:val="009A3514"/>
    <w:rsid w:val="009A3E24"/>
    <w:rsid w:val="009A4261"/>
    <w:rsid w:val="009A4F60"/>
    <w:rsid w:val="009B20B8"/>
    <w:rsid w:val="009B241D"/>
    <w:rsid w:val="009B49D6"/>
    <w:rsid w:val="009B55D8"/>
    <w:rsid w:val="009C4736"/>
    <w:rsid w:val="009C575E"/>
    <w:rsid w:val="009C59E5"/>
    <w:rsid w:val="009C5A07"/>
    <w:rsid w:val="009C6E41"/>
    <w:rsid w:val="009D10EC"/>
    <w:rsid w:val="009D2786"/>
    <w:rsid w:val="009D2AEE"/>
    <w:rsid w:val="009D2DCC"/>
    <w:rsid w:val="009D39AA"/>
    <w:rsid w:val="009D56C3"/>
    <w:rsid w:val="009D7F8F"/>
    <w:rsid w:val="009E3171"/>
    <w:rsid w:val="009E37EA"/>
    <w:rsid w:val="009E57CA"/>
    <w:rsid w:val="009E69FC"/>
    <w:rsid w:val="009E7AE7"/>
    <w:rsid w:val="009F1EEE"/>
    <w:rsid w:val="009F2E25"/>
    <w:rsid w:val="009F67C9"/>
    <w:rsid w:val="00A0017C"/>
    <w:rsid w:val="00A005AB"/>
    <w:rsid w:val="00A01648"/>
    <w:rsid w:val="00A02251"/>
    <w:rsid w:val="00A02B98"/>
    <w:rsid w:val="00A04D6C"/>
    <w:rsid w:val="00A06737"/>
    <w:rsid w:val="00A10636"/>
    <w:rsid w:val="00A10F7D"/>
    <w:rsid w:val="00A1141E"/>
    <w:rsid w:val="00A12A7D"/>
    <w:rsid w:val="00A12E5E"/>
    <w:rsid w:val="00A163D9"/>
    <w:rsid w:val="00A1692D"/>
    <w:rsid w:val="00A17CDC"/>
    <w:rsid w:val="00A201A7"/>
    <w:rsid w:val="00A20843"/>
    <w:rsid w:val="00A20C2C"/>
    <w:rsid w:val="00A22F8C"/>
    <w:rsid w:val="00A2314D"/>
    <w:rsid w:val="00A265BF"/>
    <w:rsid w:val="00A27296"/>
    <w:rsid w:val="00A30569"/>
    <w:rsid w:val="00A31013"/>
    <w:rsid w:val="00A310B3"/>
    <w:rsid w:val="00A3296A"/>
    <w:rsid w:val="00A32BD0"/>
    <w:rsid w:val="00A34212"/>
    <w:rsid w:val="00A3447B"/>
    <w:rsid w:val="00A3664D"/>
    <w:rsid w:val="00A36C03"/>
    <w:rsid w:val="00A46788"/>
    <w:rsid w:val="00A46AB7"/>
    <w:rsid w:val="00A506D0"/>
    <w:rsid w:val="00A50C5D"/>
    <w:rsid w:val="00A51AFC"/>
    <w:rsid w:val="00A521F2"/>
    <w:rsid w:val="00A54004"/>
    <w:rsid w:val="00A54F71"/>
    <w:rsid w:val="00A5541B"/>
    <w:rsid w:val="00A556DA"/>
    <w:rsid w:val="00A562B2"/>
    <w:rsid w:val="00A56CA2"/>
    <w:rsid w:val="00A57558"/>
    <w:rsid w:val="00A61D28"/>
    <w:rsid w:val="00A66F1A"/>
    <w:rsid w:val="00A674F5"/>
    <w:rsid w:val="00A7135C"/>
    <w:rsid w:val="00A73645"/>
    <w:rsid w:val="00A7384F"/>
    <w:rsid w:val="00A73ACC"/>
    <w:rsid w:val="00A742F8"/>
    <w:rsid w:val="00A76693"/>
    <w:rsid w:val="00A76D57"/>
    <w:rsid w:val="00A81F9D"/>
    <w:rsid w:val="00A856E4"/>
    <w:rsid w:val="00A862D6"/>
    <w:rsid w:val="00A86A06"/>
    <w:rsid w:val="00A905DD"/>
    <w:rsid w:val="00A91E2D"/>
    <w:rsid w:val="00A92AF0"/>
    <w:rsid w:val="00A93F11"/>
    <w:rsid w:val="00A94371"/>
    <w:rsid w:val="00A95EC7"/>
    <w:rsid w:val="00AA11CC"/>
    <w:rsid w:val="00AA3A8C"/>
    <w:rsid w:val="00AA3B25"/>
    <w:rsid w:val="00AA685D"/>
    <w:rsid w:val="00AB0976"/>
    <w:rsid w:val="00AB11C4"/>
    <w:rsid w:val="00AB3751"/>
    <w:rsid w:val="00AB4B9A"/>
    <w:rsid w:val="00AB6465"/>
    <w:rsid w:val="00AB6992"/>
    <w:rsid w:val="00AC081A"/>
    <w:rsid w:val="00AC298A"/>
    <w:rsid w:val="00AC2BD9"/>
    <w:rsid w:val="00AC3733"/>
    <w:rsid w:val="00AC46AB"/>
    <w:rsid w:val="00AC4E51"/>
    <w:rsid w:val="00AC6DCA"/>
    <w:rsid w:val="00AD0E46"/>
    <w:rsid w:val="00AD2617"/>
    <w:rsid w:val="00AD4EAC"/>
    <w:rsid w:val="00AD5CFA"/>
    <w:rsid w:val="00AD75F0"/>
    <w:rsid w:val="00AE458F"/>
    <w:rsid w:val="00AE59A7"/>
    <w:rsid w:val="00AF0A2B"/>
    <w:rsid w:val="00AF19A2"/>
    <w:rsid w:val="00AF2A12"/>
    <w:rsid w:val="00AF2B34"/>
    <w:rsid w:val="00AF3405"/>
    <w:rsid w:val="00AF5E6C"/>
    <w:rsid w:val="00AF6E47"/>
    <w:rsid w:val="00AF6F56"/>
    <w:rsid w:val="00B00F5A"/>
    <w:rsid w:val="00B06E7D"/>
    <w:rsid w:val="00B13231"/>
    <w:rsid w:val="00B1404F"/>
    <w:rsid w:val="00B149DD"/>
    <w:rsid w:val="00B15755"/>
    <w:rsid w:val="00B15878"/>
    <w:rsid w:val="00B17015"/>
    <w:rsid w:val="00B17AB0"/>
    <w:rsid w:val="00B17BDA"/>
    <w:rsid w:val="00B2031B"/>
    <w:rsid w:val="00B21F0C"/>
    <w:rsid w:val="00B22E40"/>
    <w:rsid w:val="00B23798"/>
    <w:rsid w:val="00B239CC"/>
    <w:rsid w:val="00B243C4"/>
    <w:rsid w:val="00B2579D"/>
    <w:rsid w:val="00B27B0A"/>
    <w:rsid w:val="00B33582"/>
    <w:rsid w:val="00B34121"/>
    <w:rsid w:val="00B35D12"/>
    <w:rsid w:val="00B36687"/>
    <w:rsid w:val="00B367BA"/>
    <w:rsid w:val="00B37C0F"/>
    <w:rsid w:val="00B37F8C"/>
    <w:rsid w:val="00B433B5"/>
    <w:rsid w:val="00B45936"/>
    <w:rsid w:val="00B50673"/>
    <w:rsid w:val="00B514C8"/>
    <w:rsid w:val="00B55CE7"/>
    <w:rsid w:val="00B56CC0"/>
    <w:rsid w:val="00B64937"/>
    <w:rsid w:val="00B65B68"/>
    <w:rsid w:val="00B65C66"/>
    <w:rsid w:val="00B664EE"/>
    <w:rsid w:val="00B70096"/>
    <w:rsid w:val="00B70F16"/>
    <w:rsid w:val="00B71859"/>
    <w:rsid w:val="00B718B4"/>
    <w:rsid w:val="00B74363"/>
    <w:rsid w:val="00B758B9"/>
    <w:rsid w:val="00B772D4"/>
    <w:rsid w:val="00B8150A"/>
    <w:rsid w:val="00B82941"/>
    <w:rsid w:val="00B833A8"/>
    <w:rsid w:val="00B8498A"/>
    <w:rsid w:val="00B84FBE"/>
    <w:rsid w:val="00B86163"/>
    <w:rsid w:val="00B86FAD"/>
    <w:rsid w:val="00B9093B"/>
    <w:rsid w:val="00B92855"/>
    <w:rsid w:val="00B93ABC"/>
    <w:rsid w:val="00B93AE1"/>
    <w:rsid w:val="00B9412C"/>
    <w:rsid w:val="00B94203"/>
    <w:rsid w:val="00B94B53"/>
    <w:rsid w:val="00B9501F"/>
    <w:rsid w:val="00B95C24"/>
    <w:rsid w:val="00B968CF"/>
    <w:rsid w:val="00B96938"/>
    <w:rsid w:val="00B9695B"/>
    <w:rsid w:val="00B96D91"/>
    <w:rsid w:val="00B97518"/>
    <w:rsid w:val="00B975EF"/>
    <w:rsid w:val="00BA30C0"/>
    <w:rsid w:val="00BA3415"/>
    <w:rsid w:val="00BA3933"/>
    <w:rsid w:val="00BA4125"/>
    <w:rsid w:val="00BA4812"/>
    <w:rsid w:val="00BA64E7"/>
    <w:rsid w:val="00BA6F70"/>
    <w:rsid w:val="00BA7762"/>
    <w:rsid w:val="00BA7933"/>
    <w:rsid w:val="00BA7B7B"/>
    <w:rsid w:val="00BB0517"/>
    <w:rsid w:val="00BB11C6"/>
    <w:rsid w:val="00BB2A2A"/>
    <w:rsid w:val="00BB3C6B"/>
    <w:rsid w:val="00BB47B4"/>
    <w:rsid w:val="00BB79FC"/>
    <w:rsid w:val="00BC2934"/>
    <w:rsid w:val="00BC50D2"/>
    <w:rsid w:val="00BC5E27"/>
    <w:rsid w:val="00BC5E5A"/>
    <w:rsid w:val="00BC7540"/>
    <w:rsid w:val="00BD0746"/>
    <w:rsid w:val="00BD0E29"/>
    <w:rsid w:val="00BD1A44"/>
    <w:rsid w:val="00BD5C9A"/>
    <w:rsid w:val="00BD6239"/>
    <w:rsid w:val="00BD694E"/>
    <w:rsid w:val="00BD6B67"/>
    <w:rsid w:val="00BD70D6"/>
    <w:rsid w:val="00BE024D"/>
    <w:rsid w:val="00BE0F13"/>
    <w:rsid w:val="00BE17AD"/>
    <w:rsid w:val="00BE284F"/>
    <w:rsid w:val="00BE2A25"/>
    <w:rsid w:val="00BE2FD7"/>
    <w:rsid w:val="00BE4624"/>
    <w:rsid w:val="00BE650F"/>
    <w:rsid w:val="00BE6816"/>
    <w:rsid w:val="00BF6EE3"/>
    <w:rsid w:val="00BF7193"/>
    <w:rsid w:val="00BF7CE0"/>
    <w:rsid w:val="00BF7D25"/>
    <w:rsid w:val="00C006E7"/>
    <w:rsid w:val="00C024D5"/>
    <w:rsid w:val="00C03CB1"/>
    <w:rsid w:val="00C06E96"/>
    <w:rsid w:val="00C073F6"/>
    <w:rsid w:val="00C0773F"/>
    <w:rsid w:val="00C10C92"/>
    <w:rsid w:val="00C161F9"/>
    <w:rsid w:val="00C16A42"/>
    <w:rsid w:val="00C179DC"/>
    <w:rsid w:val="00C20CBF"/>
    <w:rsid w:val="00C21D94"/>
    <w:rsid w:val="00C23266"/>
    <w:rsid w:val="00C2515E"/>
    <w:rsid w:val="00C27B41"/>
    <w:rsid w:val="00C31049"/>
    <w:rsid w:val="00C33D8C"/>
    <w:rsid w:val="00C3451D"/>
    <w:rsid w:val="00C346E2"/>
    <w:rsid w:val="00C34739"/>
    <w:rsid w:val="00C34815"/>
    <w:rsid w:val="00C356D2"/>
    <w:rsid w:val="00C36164"/>
    <w:rsid w:val="00C37538"/>
    <w:rsid w:val="00C3789A"/>
    <w:rsid w:val="00C41506"/>
    <w:rsid w:val="00C4161A"/>
    <w:rsid w:val="00C434FA"/>
    <w:rsid w:val="00C44AE1"/>
    <w:rsid w:val="00C50A64"/>
    <w:rsid w:val="00C521F8"/>
    <w:rsid w:val="00C52733"/>
    <w:rsid w:val="00C53216"/>
    <w:rsid w:val="00C5461A"/>
    <w:rsid w:val="00C549E1"/>
    <w:rsid w:val="00C54BD0"/>
    <w:rsid w:val="00C54CF6"/>
    <w:rsid w:val="00C54D60"/>
    <w:rsid w:val="00C55092"/>
    <w:rsid w:val="00C56A7A"/>
    <w:rsid w:val="00C575B5"/>
    <w:rsid w:val="00C57DAC"/>
    <w:rsid w:val="00C6039B"/>
    <w:rsid w:val="00C6045C"/>
    <w:rsid w:val="00C60745"/>
    <w:rsid w:val="00C61469"/>
    <w:rsid w:val="00C62180"/>
    <w:rsid w:val="00C621F6"/>
    <w:rsid w:val="00C64241"/>
    <w:rsid w:val="00C6682A"/>
    <w:rsid w:val="00C66C66"/>
    <w:rsid w:val="00C674AA"/>
    <w:rsid w:val="00C708A3"/>
    <w:rsid w:val="00C72205"/>
    <w:rsid w:val="00C74E64"/>
    <w:rsid w:val="00C750BC"/>
    <w:rsid w:val="00C75CA1"/>
    <w:rsid w:val="00C7677F"/>
    <w:rsid w:val="00C76AA4"/>
    <w:rsid w:val="00C776EA"/>
    <w:rsid w:val="00C801BB"/>
    <w:rsid w:val="00C802B6"/>
    <w:rsid w:val="00C8149C"/>
    <w:rsid w:val="00C82D42"/>
    <w:rsid w:val="00C84B85"/>
    <w:rsid w:val="00C90A03"/>
    <w:rsid w:val="00C9106A"/>
    <w:rsid w:val="00C919AD"/>
    <w:rsid w:val="00C92556"/>
    <w:rsid w:val="00C9334D"/>
    <w:rsid w:val="00C939BB"/>
    <w:rsid w:val="00C9417E"/>
    <w:rsid w:val="00C94948"/>
    <w:rsid w:val="00C95A05"/>
    <w:rsid w:val="00C97869"/>
    <w:rsid w:val="00C979C2"/>
    <w:rsid w:val="00CA1E0E"/>
    <w:rsid w:val="00CA1F8B"/>
    <w:rsid w:val="00CA33A3"/>
    <w:rsid w:val="00CA4C6A"/>
    <w:rsid w:val="00CA5042"/>
    <w:rsid w:val="00CA7A42"/>
    <w:rsid w:val="00CB11B2"/>
    <w:rsid w:val="00CB1321"/>
    <w:rsid w:val="00CB14D1"/>
    <w:rsid w:val="00CB662C"/>
    <w:rsid w:val="00CC02A8"/>
    <w:rsid w:val="00CC0781"/>
    <w:rsid w:val="00CC1EE2"/>
    <w:rsid w:val="00CC2F27"/>
    <w:rsid w:val="00CC41C0"/>
    <w:rsid w:val="00CC46F2"/>
    <w:rsid w:val="00CC653D"/>
    <w:rsid w:val="00CC6EC6"/>
    <w:rsid w:val="00CC7BF3"/>
    <w:rsid w:val="00CD1DA5"/>
    <w:rsid w:val="00CD2B70"/>
    <w:rsid w:val="00CD50D7"/>
    <w:rsid w:val="00CD600D"/>
    <w:rsid w:val="00CD7161"/>
    <w:rsid w:val="00CD74CC"/>
    <w:rsid w:val="00CE1668"/>
    <w:rsid w:val="00CE371E"/>
    <w:rsid w:val="00CE6D47"/>
    <w:rsid w:val="00CF077A"/>
    <w:rsid w:val="00CF2008"/>
    <w:rsid w:val="00CF2CD1"/>
    <w:rsid w:val="00CF392A"/>
    <w:rsid w:val="00CF4391"/>
    <w:rsid w:val="00CF4E4D"/>
    <w:rsid w:val="00CF5474"/>
    <w:rsid w:val="00CF61F5"/>
    <w:rsid w:val="00D0600D"/>
    <w:rsid w:val="00D06351"/>
    <w:rsid w:val="00D074C6"/>
    <w:rsid w:val="00D07A8D"/>
    <w:rsid w:val="00D13F0C"/>
    <w:rsid w:val="00D15576"/>
    <w:rsid w:val="00D160C8"/>
    <w:rsid w:val="00D16DEB"/>
    <w:rsid w:val="00D17443"/>
    <w:rsid w:val="00D17B04"/>
    <w:rsid w:val="00D2089D"/>
    <w:rsid w:val="00D21511"/>
    <w:rsid w:val="00D23385"/>
    <w:rsid w:val="00D24ECD"/>
    <w:rsid w:val="00D25552"/>
    <w:rsid w:val="00D25837"/>
    <w:rsid w:val="00D25A9F"/>
    <w:rsid w:val="00D25D3F"/>
    <w:rsid w:val="00D300E7"/>
    <w:rsid w:val="00D322CD"/>
    <w:rsid w:val="00D34A98"/>
    <w:rsid w:val="00D35186"/>
    <w:rsid w:val="00D40229"/>
    <w:rsid w:val="00D410CF"/>
    <w:rsid w:val="00D41622"/>
    <w:rsid w:val="00D451CE"/>
    <w:rsid w:val="00D45447"/>
    <w:rsid w:val="00D5095C"/>
    <w:rsid w:val="00D55BEC"/>
    <w:rsid w:val="00D627AA"/>
    <w:rsid w:val="00D62859"/>
    <w:rsid w:val="00D640CC"/>
    <w:rsid w:val="00D70E49"/>
    <w:rsid w:val="00D726F7"/>
    <w:rsid w:val="00D74741"/>
    <w:rsid w:val="00D74B64"/>
    <w:rsid w:val="00D7646D"/>
    <w:rsid w:val="00D800FC"/>
    <w:rsid w:val="00D81C2B"/>
    <w:rsid w:val="00D82AAC"/>
    <w:rsid w:val="00D837D0"/>
    <w:rsid w:val="00D8452A"/>
    <w:rsid w:val="00D84D66"/>
    <w:rsid w:val="00D86281"/>
    <w:rsid w:val="00D90077"/>
    <w:rsid w:val="00D914ED"/>
    <w:rsid w:val="00D91D2A"/>
    <w:rsid w:val="00D91D88"/>
    <w:rsid w:val="00D9418F"/>
    <w:rsid w:val="00D94217"/>
    <w:rsid w:val="00D95E6B"/>
    <w:rsid w:val="00D963FA"/>
    <w:rsid w:val="00D96999"/>
    <w:rsid w:val="00D96EE8"/>
    <w:rsid w:val="00DA095F"/>
    <w:rsid w:val="00DA272C"/>
    <w:rsid w:val="00DA29E4"/>
    <w:rsid w:val="00DA4370"/>
    <w:rsid w:val="00DA604D"/>
    <w:rsid w:val="00DA74C8"/>
    <w:rsid w:val="00DA7DB7"/>
    <w:rsid w:val="00DB2822"/>
    <w:rsid w:val="00DB2FA3"/>
    <w:rsid w:val="00DB33B2"/>
    <w:rsid w:val="00DB40C0"/>
    <w:rsid w:val="00DB5DAA"/>
    <w:rsid w:val="00DB67D0"/>
    <w:rsid w:val="00DC119C"/>
    <w:rsid w:val="00DC1B28"/>
    <w:rsid w:val="00DC2216"/>
    <w:rsid w:val="00DC2598"/>
    <w:rsid w:val="00DC4A50"/>
    <w:rsid w:val="00DC7A86"/>
    <w:rsid w:val="00DD077B"/>
    <w:rsid w:val="00DD1B33"/>
    <w:rsid w:val="00DD50E3"/>
    <w:rsid w:val="00DD53DF"/>
    <w:rsid w:val="00DD5E3B"/>
    <w:rsid w:val="00DD76CC"/>
    <w:rsid w:val="00DD7FC1"/>
    <w:rsid w:val="00DE01D6"/>
    <w:rsid w:val="00DE039F"/>
    <w:rsid w:val="00DE0BE1"/>
    <w:rsid w:val="00DE2050"/>
    <w:rsid w:val="00DE3184"/>
    <w:rsid w:val="00DE524A"/>
    <w:rsid w:val="00DE5BEA"/>
    <w:rsid w:val="00DE5F75"/>
    <w:rsid w:val="00DE6038"/>
    <w:rsid w:val="00DE6870"/>
    <w:rsid w:val="00DE7F17"/>
    <w:rsid w:val="00DF11B2"/>
    <w:rsid w:val="00DF24A8"/>
    <w:rsid w:val="00DF2E19"/>
    <w:rsid w:val="00DF4845"/>
    <w:rsid w:val="00DF7C5E"/>
    <w:rsid w:val="00E02AF0"/>
    <w:rsid w:val="00E038F4"/>
    <w:rsid w:val="00E048E7"/>
    <w:rsid w:val="00E04DE0"/>
    <w:rsid w:val="00E05003"/>
    <w:rsid w:val="00E05FF9"/>
    <w:rsid w:val="00E12AD1"/>
    <w:rsid w:val="00E138AA"/>
    <w:rsid w:val="00E13AC8"/>
    <w:rsid w:val="00E15DDA"/>
    <w:rsid w:val="00E2238E"/>
    <w:rsid w:val="00E235F5"/>
    <w:rsid w:val="00E24545"/>
    <w:rsid w:val="00E26182"/>
    <w:rsid w:val="00E31400"/>
    <w:rsid w:val="00E332A9"/>
    <w:rsid w:val="00E332F1"/>
    <w:rsid w:val="00E33F4E"/>
    <w:rsid w:val="00E3781D"/>
    <w:rsid w:val="00E37CA7"/>
    <w:rsid w:val="00E43177"/>
    <w:rsid w:val="00E43D6B"/>
    <w:rsid w:val="00E4777F"/>
    <w:rsid w:val="00E50D79"/>
    <w:rsid w:val="00E53D4F"/>
    <w:rsid w:val="00E54D4F"/>
    <w:rsid w:val="00E554E2"/>
    <w:rsid w:val="00E56419"/>
    <w:rsid w:val="00E60955"/>
    <w:rsid w:val="00E60A26"/>
    <w:rsid w:val="00E61715"/>
    <w:rsid w:val="00E619C8"/>
    <w:rsid w:val="00E61C6E"/>
    <w:rsid w:val="00E62337"/>
    <w:rsid w:val="00E63EDF"/>
    <w:rsid w:val="00E67545"/>
    <w:rsid w:val="00E678BD"/>
    <w:rsid w:val="00E702FA"/>
    <w:rsid w:val="00E704DD"/>
    <w:rsid w:val="00E70C9C"/>
    <w:rsid w:val="00E7391E"/>
    <w:rsid w:val="00E7432E"/>
    <w:rsid w:val="00E779F5"/>
    <w:rsid w:val="00E8013B"/>
    <w:rsid w:val="00E82FBE"/>
    <w:rsid w:val="00E83A09"/>
    <w:rsid w:val="00E85680"/>
    <w:rsid w:val="00E90F03"/>
    <w:rsid w:val="00E9624B"/>
    <w:rsid w:val="00EA06C3"/>
    <w:rsid w:val="00EA2B45"/>
    <w:rsid w:val="00EA3F60"/>
    <w:rsid w:val="00EA5DEA"/>
    <w:rsid w:val="00EA5F90"/>
    <w:rsid w:val="00EA672A"/>
    <w:rsid w:val="00EA7432"/>
    <w:rsid w:val="00EA7A4E"/>
    <w:rsid w:val="00EB0A85"/>
    <w:rsid w:val="00EB3F65"/>
    <w:rsid w:val="00EB414A"/>
    <w:rsid w:val="00EB620E"/>
    <w:rsid w:val="00EB74A8"/>
    <w:rsid w:val="00EC1926"/>
    <w:rsid w:val="00EC4DEC"/>
    <w:rsid w:val="00EC57AF"/>
    <w:rsid w:val="00EC7FFB"/>
    <w:rsid w:val="00ED0A60"/>
    <w:rsid w:val="00ED118C"/>
    <w:rsid w:val="00ED1B2D"/>
    <w:rsid w:val="00ED2589"/>
    <w:rsid w:val="00ED3AFE"/>
    <w:rsid w:val="00ED575E"/>
    <w:rsid w:val="00ED5A72"/>
    <w:rsid w:val="00ED5D8F"/>
    <w:rsid w:val="00ED691B"/>
    <w:rsid w:val="00ED6CB8"/>
    <w:rsid w:val="00ED748D"/>
    <w:rsid w:val="00ED7778"/>
    <w:rsid w:val="00EE1D6E"/>
    <w:rsid w:val="00EE2361"/>
    <w:rsid w:val="00EE317B"/>
    <w:rsid w:val="00EE58A1"/>
    <w:rsid w:val="00EE660D"/>
    <w:rsid w:val="00EF02F4"/>
    <w:rsid w:val="00EF2823"/>
    <w:rsid w:val="00EF2B95"/>
    <w:rsid w:val="00EF3FFD"/>
    <w:rsid w:val="00EF4ED5"/>
    <w:rsid w:val="00EF6D5E"/>
    <w:rsid w:val="00EF7517"/>
    <w:rsid w:val="00F0018A"/>
    <w:rsid w:val="00F007B2"/>
    <w:rsid w:val="00F010B5"/>
    <w:rsid w:val="00F01A8F"/>
    <w:rsid w:val="00F02598"/>
    <w:rsid w:val="00F025A6"/>
    <w:rsid w:val="00F11DCB"/>
    <w:rsid w:val="00F11F2B"/>
    <w:rsid w:val="00F1207D"/>
    <w:rsid w:val="00F1512C"/>
    <w:rsid w:val="00F15DE5"/>
    <w:rsid w:val="00F17FAD"/>
    <w:rsid w:val="00F22267"/>
    <w:rsid w:val="00F22436"/>
    <w:rsid w:val="00F23E8E"/>
    <w:rsid w:val="00F24C44"/>
    <w:rsid w:val="00F27093"/>
    <w:rsid w:val="00F2750C"/>
    <w:rsid w:val="00F27697"/>
    <w:rsid w:val="00F32786"/>
    <w:rsid w:val="00F33BE3"/>
    <w:rsid w:val="00F33C87"/>
    <w:rsid w:val="00F35C8B"/>
    <w:rsid w:val="00F36086"/>
    <w:rsid w:val="00F3677D"/>
    <w:rsid w:val="00F36907"/>
    <w:rsid w:val="00F373F9"/>
    <w:rsid w:val="00F37AA8"/>
    <w:rsid w:val="00F37EA2"/>
    <w:rsid w:val="00F405E6"/>
    <w:rsid w:val="00F4135D"/>
    <w:rsid w:val="00F452B4"/>
    <w:rsid w:val="00F45684"/>
    <w:rsid w:val="00F46624"/>
    <w:rsid w:val="00F50805"/>
    <w:rsid w:val="00F52AF1"/>
    <w:rsid w:val="00F52B25"/>
    <w:rsid w:val="00F52BBD"/>
    <w:rsid w:val="00F540D7"/>
    <w:rsid w:val="00F56340"/>
    <w:rsid w:val="00F570F1"/>
    <w:rsid w:val="00F57E9A"/>
    <w:rsid w:val="00F601DC"/>
    <w:rsid w:val="00F62580"/>
    <w:rsid w:val="00F63803"/>
    <w:rsid w:val="00F64879"/>
    <w:rsid w:val="00F6635C"/>
    <w:rsid w:val="00F7134C"/>
    <w:rsid w:val="00F72538"/>
    <w:rsid w:val="00F7316E"/>
    <w:rsid w:val="00F7355A"/>
    <w:rsid w:val="00F768B7"/>
    <w:rsid w:val="00F778DE"/>
    <w:rsid w:val="00F801E1"/>
    <w:rsid w:val="00F80EE7"/>
    <w:rsid w:val="00F8182A"/>
    <w:rsid w:val="00F81CC7"/>
    <w:rsid w:val="00F82987"/>
    <w:rsid w:val="00F83590"/>
    <w:rsid w:val="00F85423"/>
    <w:rsid w:val="00F85861"/>
    <w:rsid w:val="00F86349"/>
    <w:rsid w:val="00F905FA"/>
    <w:rsid w:val="00F9085B"/>
    <w:rsid w:val="00F92C8D"/>
    <w:rsid w:val="00F92F7E"/>
    <w:rsid w:val="00F9534A"/>
    <w:rsid w:val="00FA161F"/>
    <w:rsid w:val="00FA191D"/>
    <w:rsid w:val="00FA47F0"/>
    <w:rsid w:val="00FA71E7"/>
    <w:rsid w:val="00FB0376"/>
    <w:rsid w:val="00FB109D"/>
    <w:rsid w:val="00FB34FB"/>
    <w:rsid w:val="00FC052C"/>
    <w:rsid w:val="00FC09CD"/>
    <w:rsid w:val="00FC164A"/>
    <w:rsid w:val="00FC2351"/>
    <w:rsid w:val="00FC34ED"/>
    <w:rsid w:val="00FC412B"/>
    <w:rsid w:val="00FC7609"/>
    <w:rsid w:val="00FD01B0"/>
    <w:rsid w:val="00FD2E0F"/>
    <w:rsid w:val="00FD416A"/>
    <w:rsid w:val="00FD4B50"/>
    <w:rsid w:val="00FD58FD"/>
    <w:rsid w:val="00FE581A"/>
    <w:rsid w:val="00FE6B1B"/>
    <w:rsid w:val="00FE771D"/>
    <w:rsid w:val="00FF0039"/>
    <w:rsid w:val="00FF25AB"/>
    <w:rsid w:val="00FF4490"/>
    <w:rsid w:val="00FF59CF"/>
    <w:rsid w:val="00FF74CA"/>
    <w:rsid w:val="00FF7827"/>
    <w:rsid w:val="0134886B"/>
    <w:rsid w:val="017212E5"/>
    <w:rsid w:val="017ED995"/>
    <w:rsid w:val="02138367"/>
    <w:rsid w:val="021CB93E"/>
    <w:rsid w:val="0255C793"/>
    <w:rsid w:val="0290A87B"/>
    <w:rsid w:val="03958BCA"/>
    <w:rsid w:val="03CBA109"/>
    <w:rsid w:val="050ACF8A"/>
    <w:rsid w:val="0568C928"/>
    <w:rsid w:val="0646384B"/>
    <w:rsid w:val="06479C46"/>
    <w:rsid w:val="06699CCB"/>
    <w:rsid w:val="07052EEC"/>
    <w:rsid w:val="0720BCD9"/>
    <w:rsid w:val="08CCD6B1"/>
    <w:rsid w:val="08E94A4F"/>
    <w:rsid w:val="09625EF2"/>
    <w:rsid w:val="09D02F62"/>
    <w:rsid w:val="0A415AB5"/>
    <w:rsid w:val="0A648451"/>
    <w:rsid w:val="0C1ACBF7"/>
    <w:rsid w:val="0C1CE939"/>
    <w:rsid w:val="0C31DA28"/>
    <w:rsid w:val="0CA52E1E"/>
    <w:rsid w:val="0CE7932E"/>
    <w:rsid w:val="0D05216A"/>
    <w:rsid w:val="0D1842A0"/>
    <w:rsid w:val="0EDCE9E5"/>
    <w:rsid w:val="0F56CAE1"/>
    <w:rsid w:val="0FA57751"/>
    <w:rsid w:val="0FDB3D85"/>
    <w:rsid w:val="103D88DA"/>
    <w:rsid w:val="1069B426"/>
    <w:rsid w:val="111447A2"/>
    <w:rsid w:val="125B8FFF"/>
    <w:rsid w:val="1266664F"/>
    <w:rsid w:val="12B35E35"/>
    <w:rsid w:val="130E4797"/>
    <w:rsid w:val="1439F784"/>
    <w:rsid w:val="14C0C639"/>
    <w:rsid w:val="14D8A8BC"/>
    <w:rsid w:val="14F72CA2"/>
    <w:rsid w:val="1528E368"/>
    <w:rsid w:val="153B2B6A"/>
    <w:rsid w:val="15B12472"/>
    <w:rsid w:val="162B6699"/>
    <w:rsid w:val="16F807B1"/>
    <w:rsid w:val="17430918"/>
    <w:rsid w:val="17537159"/>
    <w:rsid w:val="17650652"/>
    <w:rsid w:val="17B6B054"/>
    <w:rsid w:val="17DC1BAD"/>
    <w:rsid w:val="1881E91D"/>
    <w:rsid w:val="18DDAD48"/>
    <w:rsid w:val="193CE29A"/>
    <w:rsid w:val="195FC090"/>
    <w:rsid w:val="1A3461D1"/>
    <w:rsid w:val="1A48E441"/>
    <w:rsid w:val="1AE95ABA"/>
    <w:rsid w:val="1B249CE4"/>
    <w:rsid w:val="1B430028"/>
    <w:rsid w:val="1BFBD2E3"/>
    <w:rsid w:val="1C367CD9"/>
    <w:rsid w:val="1C601724"/>
    <w:rsid w:val="1C7D5866"/>
    <w:rsid w:val="1D505AA1"/>
    <w:rsid w:val="1E74E51D"/>
    <w:rsid w:val="1F74DC31"/>
    <w:rsid w:val="200DB19E"/>
    <w:rsid w:val="20147C79"/>
    <w:rsid w:val="20825DFE"/>
    <w:rsid w:val="20C66C3F"/>
    <w:rsid w:val="214630A5"/>
    <w:rsid w:val="214C25EF"/>
    <w:rsid w:val="227301ED"/>
    <w:rsid w:val="22A4A3D9"/>
    <w:rsid w:val="22AC7CF3"/>
    <w:rsid w:val="2325B526"/>
    <w:rsid w:val="2496F736"/>
    <w:rsid w:val="2700F58C"/>
    <w:rsid w:val="2759F5E3"/>
    <w:rsid w:val="2A3D1569"/>
    <w:rsid w:val="2A6B4D46"/>
    <w:rsid w:val="2BB41C10"/>
    <w:rsid w:val="2C88E34C"/>
    <w:rsid w:val="2C8F0A49"/>
    <w:rsid w:val="2DFE5D86"/>
    <w:rsid w:val="2F40E06B"/>
    <w:rsid w:val="2F8E2987"/>
    <w:rsid w:val="2FB00FF7"/>
    <w:rsid w:val="302ACFA8"/>
    <w:rsid w:val="30652C9E"/>
    <w:rsid w:val="30DCDD27"/>
    <w:rsid w:val="31DAA9BE"/>
    <w:rsid w:val="31FCA6F8"/>
    <w:rsid w:val="327BC6C0"/>
    <w:rsid w:val="335BD2C7"/>
    <w:rsid w:val="33C275E6"/>
    <w:rsid w:val="33DACC93"/>
    <w:rsid w:val="3408B770"/>
    <w:rsid w:val="3457EFF1"/>
    <w:rsid w:val="355E4647"/>
    <w:rsid w:val="35908E73"/>
    <w:rsid w:val="362FC592"/>
    <w:rsid w:val="365078BF"/>
    <w:rsid w:val="36D4DC15"/>
    <w:rsid w:val="3727E59E"/>
    <w:rsid w:val="376285D6"/>
    <w:rsid w:val="37C97CC2"/>
    <w:rsid w:val="388ECC06"/>
    <w:rsid w:val="38A5D420"/>
    <w:rsid w:val="38D2F599"/>
    <w:rsid w:val="38DE6872"/>
    <w:rsid w:val="399E3940"/>
    <w:rsid w:val="39C57773"/>
    <w:rsid w:val="3A3C4D59"/>
    <w:rsid w:val="3B75C010"/>
    <w:rsid w:val="3CD8A0FF"/>
    <w:rsid w:val="3EB7E8A6"/>
    <w:rsid w:val="3EC69112"/>
    <w:rsid w:val="3EEF3093"/>
    <w:rsid w:val="3EF29E03"/>
    <w:rsid w:val="3F004D05"/>
    <w:rsid w:val="4004CFA4"/>
    <w:rsid w:val="402FEA71"/>
    <w:rsid w:val="4072B651"/>
    <w:rsid w:val="417D46CA"/>
    <w:rsid w:val="41A6C93B"/>
    <w:rsid w:val="42587E79"/>
    <w:rsid w:val="43710C50"/>
    <w:rsid w:val="437D5991"/>
    <w:rsid w:val="43C3D0A6"/>
    <w:rsid w:val="43E46EB2"/>
    <w:rsid w:val="441A71AB"/>
    <w:rsid w:val="445CE1BD"/>
    <w:rsid w:val="446A3351"/>
    <w:rsid w:val="44B33446"/>
    <w:rsid w:val="4504A437"/>
    <w:rsid w:val="457FCA0F"/>
    <w:rsid w:val="45DF89C1"/>
    <w:rsid w:val="4618DCC7"/>
    <w:rsid w:val="468A5D9D"/>
    <w:rsid w:val="46B806B1"/>
    <w:rsid w:val="47505798"/>
    <w:rsid w:val="4750D0B1"/>
    <w:rsid w:val="47EAD508"/>
    <w:rsid w:val="48447D73"/>
    <w:rsid w:val="48B10B3B"/>
    <w:rsid w:val="48B9A83A"/>
    <w:rsid w:val="48DE6E5F"/>
    <w:rsid w:val="49172A83"/>
    <w:rsid w:val="493998AD"/>
    <w:rsid w:val="49CAA039"/>
    <w:rsid w:val="4A3F1278"/>
    <w:rsid w:val="4A47F999"/>
    <w:rsid w:val="4AB2FAE4"/>
    <w:rsid w:val="4B2275CA"/>
    <w:rsid w:val="4BE47E18"/>
    <w:rsid w:val="4C49905E"/>
    <w:rsid w:val="4C860FD6"/>
    <w:rsid w:val="4CC10B73"/>
    <w:rsid w:val="4CD280F2"/>
    <w:rsid w:val="4D17EE96"/>
    <w:rsid w:val="4D771A91"/>
    <w:rsid w:val="4D81F581"/>
    <w:rsid w:val="4E60B45F"/>
    <w:rsid w:val="4EDC49B5"/>
    <w:rsid w:val="4F64DB84"/>
    <w:rsid w:val="4F83CCB3"/>
    <w:rsid w:val="5042A0CB"/>
    <w:rsid w:val="50A5A8DC"/>
    <w:rsid w:val="50B7EF3B"/>
    <w:rsid w:val="513B342C"/>
    <w:rsid w:val="51A69216"/>
    <w:rsid w:val="51AAB514"/>
    <w:rsid w:val="521195CC"/>
    <w:rsid w:val="52AE5700"/>
    <w:rsid w:val="52AFE989"/>
    <w:rsid w:val="533F68C1"/>
    <w:rsid w:val="5365AB6A"/>
    <w:rsid w:val="537AEC76"/>
    <w:rsid w:val="53876BBB"/>
    <w:rsid w:val="53AD662D"/>
    <w:rsid w:val="5477C20B"/>
    <w:rsid w:val="54C95810"/>
    <w:rsid w:val="54E7E57C"/>
    <w:rsid w:val="55074868"/>
    <w:rsid w:val="552567F8"/>
    <w:rsid w:val="55672A42"/>
    <w:rsid w:val="55F5AD8B"/>
    <w:rsid w:val="560672D8"/>
    <w:rsid w:val="56964638"/>
    <w:rsid w:val="57152365"/>
    <w:rsid w:val="573E9542"/>
    <w:rsid w:val="57AD3A8C"/>
    <w:rsid w:val="58F286C5"/>
    <w:rsid w:val="595511B7"/>
    <w:rsid w:val="595E019C"/>
    <w:rsid w:val="59745F38"/>
    <w:rsid w:val="5A0EA6DE"/>
    <w:rsid w:val="5A9E3B28"/>
    <w:rsid w:val="5C1D582A"/>
    <w:rsid w:val="5C95A25E"/>
    <w:rsid w:val="5D71DA5F"/>
    <w:rsid w:val="5DE0281E"/>
    <w:rsid w:val="5FD39D0F"/>
    <w:rsid w:val="60355B47"/>
    <w:rsid w:val="606AAB50"/>
    <w:rsid w:val="60E745FA"/>
    <w:rsid w:val="60FFCDAA"/>
    <w:rsid w:val="610DCCF3"/>
    <w:rsid w:val="6118CB70"/>
    <w:rsid w:val="62B49BD1"/>
    <w:rsid w:val="62BD1C63"/>
    <w:rsid w:val="63AF982C"/>
    <w:rsid w:val="63F48E20"/>
    <w:rsid w:val="64233F68"/>
    <w:rsid w:val="653E4570"/>
    <w:rsid w:val="65FCB0AA"/>
    <w:rsid w:val="66112F25"/>
    <w:rsid w:val="665F38B6"/>
    <w:rsid w:val="669AEBF1"/>
    <w:rsid w:val="66B57355"/>
    <w:rsid w:val="697195B0"/>
    <w:rsid w:val="6977FA37"/>
    <w:rsid w:val="69ED1417"/>
    <w:rsid w:val="6A5B7DAE"/>
    <w:rsid w:val="6AEA2FEE"/>
    <w:rsid w:val="6B51BD4E"/>
    <w:rsid w:val="6B70DA28"/>
    <w:rsid w:val="6C02920B"/>
    <w:rsid w:val="6C8790AC"/>
    <w:rsid w:val="6DB29DCB"/>
    <w:rsid w:val="6F86D058"/>
    <w:rsid w:val="70AE6414"/>
    <w:rsid w:val="70DE76B6"/>
    <w:rsid w:val="718C393F"/>
    <w:rsid w:val="71D635E8"/>
    <w:rsid w:val="7234286D"/>
    <w:rsid w:val="7260BA2F"/>
    <w:rsid w:val="72BAB642"/>
    <w:rsid w:val="73153E1F"/>
    <w:rsid w:val="735B8034"/>
    <w:rsid w:val="73C72432"/>
    <w:rsid w:val="7535E761"/>
    <w:rsid w:val="754CB65D"/>
    <w:rsid w:val="75C69955"/>
    <w:rsid w:val="76429FB9"/>
    <w:rsid w:val="766F2D58"/>
    <w:rsid w:val="7672C137"/>
    <w:rsid w:val="7773F821"/>
    <w:rsid w:val="785A611C"/>
    <w:rsid w:val="7B05FB8B"/>
    <w:rsid w:val="7B8BC299"/>
    <w:rsid w:val="7BB5CBBC"/>
    <w:rsid w:val="7BF37F38"/>
    <w:rsid w:val="7CFB6EEA"/>
    <w:rsid w:val="7D0291CB"/>
    <w:rsid w:val="7D04FC14"/>
    <w:rsid w:val="7D0C0BE0"/>
    <w:rsid w:val="7D0E5BD7"/>
    <w:rsid w:val="7E0AE51A"/>
    <w:rsid w:val="7E217C96"/>
    <w:rsid w:val="7E54B503"/>
    <w:rsid w:val="7F65E1A9"/>
    <w:rsid w:val="7F7F0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573A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06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1EE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8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06C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EA06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F1E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82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409B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409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9F5"/>
    <w:pPr>
      <w:tabs>
        <w:tab w:val="left" w:pos="1100"/>
        <w:tab w:val="right" w:leader="dot" w:pos="7928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E779F5"/>
    <w:pPr>
      <w:tabs>
        <w:tab w:val="left" w:pos="1134"/>
        <w:tab w:val="right" w:leader="dot" w:pos="7928"/>
      </w:tabs>
      <w:spacing w:after="100"/>
      <w:ind w:left="44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5409B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5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214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87BA6"/>
  </w:style>
  <w:style w:type="character" w:customStyle="1" w:styleId="normaltextrun">
    <w:name w:val="normaltextrun"/>
    <w:basedOn w:val="DefaultParagraphFont"/>
    <w:rsid w:val="00DB2FA3"/>
  </w:style>
  <w:style w:type="paragraph" w:styleId="Caption">
    <w:name w:val="caption"/>
    <w:basedOn w:val="Normal"/>
    <w:next w:val="Normal"/>
    <w:uiPriority w:val="35"/>
    <w:unhideWhenUsed/>
    <w:qFormat/>
    <w:rsid w:val="004F4EE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A33A3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066D"/>
  </w:style>
  <w:style w:type="paragraph" w:styleId="Footer">
    <w:name w:val="footer"/>
    <w:basedOn w:val="Normal"/>
    <w:link w:val="Foot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066D"/>
  </w:style>
  <w:style w:type="paragraph" w:customStyle="1" w:styleId="SubBabCustom1">
    <w:name w:val="SubBabCustom1"/>
    <w:basedOn w:val="Heading2"/>
    <w:link w:val="SubBabCustom1Char"/>
    <w:qFormat/>
    <w:rsid w:val="00215646"/>
    <w:rPr>
      <w:rFonts w:ascii="Times New Roman" w:hAnsi="Times New Roman"/>
      <w:b/>
      <w:color w:val="auto"/>
      <w:sz w:val="24"/>
    </w:rPr>
  </w:style>
  <w:style w:type="character" w:customStyle="1" w:styleId="SubBabCustom1Char">
    <w:name w:val="SubBabCustom1 Char"/>
    <w:basedOn w:val="Heading2Char"/>
    <w:link w:val="SubBabCustom1"/>
    <w:rsid w:val="00215646"/>
    <w:rPr>
      <w:rFonts w:ascii="Times New Roman" w:eastAsiaTheme="majorEastAsia" w:hAnsi="Times New Roman" w:cstheme="majorBidi"/>
      <w:b/>
      <w:color w:val="2E74B5" w:themeColor="accent1" w:themeShade="BF"/>
      <w:sz w:val="24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9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5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752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514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580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8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jp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footer" Target="footer2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8573C1-5C0F-4EBD-84EE-C249FF7A38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1</Pages>
  <Words>3646</Words>
  <Characters>20786</Characters>
  <Application>Microsoft Office Word</Application>
  <DocSecurity>0</DocSecurity>
  <Lines>173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01-04T10:14:00Z</dcterms:created>
  <dcterms:modified xsi:type="dcterms:W3CDTF">2023-01-15T14:41:00Z</dcterms:modified>
</cp:coreProperties>
</file>